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4149F930" w:rsidR="001027DA" w:rsidRPr="005B2BB8" w:rsidRDefault="001027DA" w:rsidP="001027DA">
      <w:pPr>
        <w:jc w:val="center"/>
        <w:rPr>
          <w:b/>
          <w:lang w:val="lt-LT"/>
        </w:rPr>
      </w:pPr>
      <w:r w:rsidRPr="005B2BB8">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5B2BB8" w:rsidRDefault="001027DA" w:rsidP="001027DA">
      <w:pPr>
        <w:spacing w:before="600" w:after="120"/>
        <w:jc w:val="center"/>
        <w:rPr>
          <w:b/>
          <w:lang w:val="lt-LT"/>
        </w:rPr>
      </w:pPr>
      <w:r w:rsidRPr="005B2BB8">
        <w:rPr>
          <w:b/>
          <w:lang w:val="lt-LT"/>
        </w:rPr>
        <w:t>Kauno technologijos universitetas</w:t>
      </w:r>
    </w:p>
    <w:p w14:paraId="67F0696B" w14:textId="2E41A765" w:rsidR="001027DA" w:rsidRPr="005B2BB8" w:rsidRDefault="001027DA" w:rsidP="001027DA">
      <w:pPr>
        <w:spacing w:before="120" w:after="960"/>
        <w:jc w:val="center"/>
        <w:rPr>
          <w:lang w:val="lt-LT"/>
        </w:rPr>
      </w:pPr>
      <w:r w:rsidRPr="005B2BB8">
        <w:rPr>
          <w:lang w:val="lt-LT"/>
        </w:rPr>
        <w:t>Informatikos fakultetas</w:t>
      </w:r>
    </w:p>
    <w:p w14:paraId="27BF9613" w14:textId="1AC0CADD" w:rsidR="001027DA" w:rsidRPr="005B2BB8" w:rsidRDefault="001027DA" w:rsidP="001027DA">
      <w:pPr>
        <w:spacing w:before="120" w:after="960"/>
        <w:jc w:val="center"/>
        <w:rPr>
          <w:b/>
          <w:bCs/>
          <w:lang w:val="lt-LT"/>
        </w:rPr>
      </w:pPr>
      <w:r w:rsidRPr="005B2BB8">
        <w:rPr>
          <w:b/>
          <w:bCs/>
          <w:lang w:val="lt-LT"/>
        </w:rPr>
        <w:t>Eligijus Kiudys</w:t>
      </w:r>
    </w:p>
    <w:p w14:paraId="0D092A8E" w14:textId="5EA2FCF2" w:rsidR="001027DA" w:rsidRPr="005B2BB8" w:rsidRDefault="00385FE6" w:rsidP="001027DA">
      <w:pPr>
        <w:jc w:val="center"/>
        <w:rPr>
          <w:b/>
          <w:sz w:val="36"/>
          <w:szCs w:val="36"/>
          <w:lang w:val="lt-LT"/>
        </w:rPr>
      </w:pPr>
      <w:r w:rsidRPr="005B2BB8">
        <w:rPr>
          <w:b/>
          <w:sz w:val="36"/>
          <w:szCs w:val="36"/>
          <w:lang w:val="lt-LT"/>
        </w:rPr>
        <w:t>Rolėmis grįstas žiniatinklio programų prieigos valdymo metodas</w:t>
      </w:r>
    </w:p>
    <w:p w14:paraId="33B246A7" w14:textId="49FD3072" w:rsidR="001027DA" w:rsidRPr="005B2BB8" w:rsidRDefault="001027DA" w:rsidP="001027DA">
      <w:pPr>
        <w:spacing w:before="120" w:after="3120"/>
        <w:jc w:val="center"/>
        <w:rPr>
          <w:sz w:val="28"/>
          <w:szCs w:val="28"/>
          <w:lang w:val="lt-LT"/>
        </w:rPr>
      </w:pPr>
      <w:r w:rsidRPr="005B2BB8">
        <w:rPr>
          <w:sz w:val="28"/>
          <w:szCs w:val="28"/>
          <w:lang w:val="lt-LT"/>
        </w:rPr>
        <w:t>Analizė</w:t>
      </w:r>
    </w:p>
    <w:p w14:paraId="6237B0D7" w14:textId="3226DC18" w:rsidR="001027DA" w:rsidRPr="005B2BB8" w:rsidRDefault="001027DA" w:rsidP="001027DA">
      <w:pPr>
        <w:pStyle w:val="Autorius"/>
        <w:tabs>
          <w:tab w:val="clear" w:pos="6096"/>
        </w:tabs>
        <w:ind w:left="5130"/>
      </w:pPr>
      <w:r w:rsidRPr="005B2BB8">
        <w:t>Vertino:</w:t>
      </w:r>
    </w:p>
    <w:p w14:paraId="383D95E0" w14:textId="121ADD81" w:rsidR="001027DA" w:rsidRPr="005B2BB8" w:rsidRDefault="001027DA" w:rsidP="001027DA">
      <w:pPr>
        <w:pStyle w:val="Autorius"/>
        <w:tabs>
          <w:tab w:val="clear" w:pos="6096"/>
          <w:tab w:val="left" w:pos="5670"/>
        </w:tabs>
        <w:spacing w:after="2040"/>
        <w:ind w:right="-180"/>
      </w:pPr>
      <w:r w:rsidRPr="005B2BB8">
        <w:tab/>
        <w:t>prof. Algimantas Venčkauskas</w:t>
      </w:r>
    </w:p>
    <w:p w14:paraId="04F7BBE5" w14:textId="3E0E88F7" w:rsidR="00B15CEA" w:rsidRPr="005B2BB8" w:rsidRDefault="001027DA" w:rsidP="001027DA">
      <w:pPr>
        <w:jc w:val="center"/>
        <w:rPr>
          <w:rFonts w:asciiTheme="majorHAnsi" w:eastAsiaTheme="majorEastAsia" w:hAnsiTheme="majorHAnsi" w:cstheme="majorBidi"/>
          <w:color w:val="2F5496" w:themeColor="accent1" w:themeShade="BF"/>
          <w:sz w:val="32"/>
          <w:szCs w:val="32"/>
          <w:lang w:val="lt-LT"/>
        </w:rPr>
      </w:pPr>
      <w:r w:rsidRPr="005B2BB8">
        <w:rPr>
          <w:b/>
          <w:bCs/>
          <w:w w:val="90"/>
          <w:sz w:val="28"/>
          <w:szCs w:val="28"/>
          <w:lang w:val="lt-LT"/>
        </w:rPr>
        <w:t>Kaunas 202</w:t>
      </w:r>
      <w:r w:rsidR="00EB68E0" w:rsidRPr="005B2BB8">
        <w:rPr>
          <w:b/>
          <w:bCs/>
          <w:w w:val="90"/>
          <w:sz w:val="28"/>
          <w:szCs w:val="28"/>
          <w:lang w:val="lt-LT"/>
        </w:rPr>
        <w:t>2</w:t>
      </w:r>
    </w:p>
    <w:sdt>
      <w:sdtPr>
        <w:rPr>
          <w:rFonts w:ascii="Times New Roman" w:eastAsiaTheme="minorHAnsi" w:hAnsi="Times New Roman" w:cstheme="minorBidi"/>
          <w:color w:val="auto"/>
          <w:sz w:val="24"/>
          <w:szCs w:val="22"/>
          <w:lang w:val="lt-LT"/>
        </w:rPr>
        <w:id w:val="-211114488"/>
        <w:docPartObj>
          <w:docPartGallery w:val="Table of Contents"/>
          <w:docPartUnique/>
        </w:docPartObj>
      </w:sdtPr>
      <w:sdtEndPr>
        <w:rPr>
          <w:b/>
          <w:bCs/>
          <w:noProof/>
        </w:rPr>
      </w:sdtEndPr>
      <w:sdtContent>
        <w:p w14:paraId="1237184E" w14:textId="77777777" w:rsidR="002F1280" w:rsidRPr="005B2BB8" w:rsidRDefault="002F1280" w:rsidP="002F1280">
          <w:pPr>
            <w:pStyle w:val="TOCHeading"/>
            <w:rPr>
              <w:lang w:val="lt-LT"/>
            </w:rPr>
          </w:pPr>
          <w:r w:rsidRPr="005B2BB8">
            <w:rPr>
              <w:lang w:val="lt-LT"/>
            </w:rPr>
            <w:t>Turinys</w:t>
          </w:r>
        </w:p>
        <w:p w14:paraId="55A42012" w14:textId="604CBA75" w:rsidR="00927026" w:rsidRDefault="002F1280">
          <w:pPr>
            <w:pStyle w:val="TOC1"/>
            <w:tabs>
              <w:tab w:val="right" w:leader="dot" w:pos="9350"/>
            </w:tabs>
            <w:rPr>
              <w:rFonts w:asciiTheme="minorHAnsi" w:eastAsiaTheme="minorEastAsia" w:hAnsiTheme="minorHAnsi"/>
              <w:noProof/>
              <w:sz w:val="22"/>
            </w:rPr>
          </w:pPr>
          <w:r w:rsidRPr="005B2BB8">
            <w:rPr>
              <w:lang w:val="lt-LT"/>
            </w:rPr>
            <w:fldChar w:fldCharType="begin"/>
          </w:r>
          <w:r w:rsidRPr="005B2BB8">
            <w:rPr>
              <w:lang w:val="lt-LT"/>
            </w:rPr>
            <w:instrText xml:space="preserve"> TOC \o "1-3" \h \z \u </w:instrText>
          </w:r>
          <w:r w:rsidRPr="005B2BB8">
            <w:rPr>
              <w:lang w:val="lt-LT"/>
            </w:rPr>
            <w:fldChar w:fldCharType="separate"/>
          </w:r>
          <w:hyperlink w:anchor="_Toc97737523" w:history="1">
            <w:r w:rsidR="00927026" w:rsidRPr="00907BA3">
              <w:rPr>
                <w:rStyle w:val="Hyperlink"/>
                <w:noProof/>
                <w:lang w:val="lt-LT"/>
              </w:rPr>
              <w:t>Įžanga</w:t>
            </w:r>
            <w:r w:rsidR="00927026">
              <w:rPr>
                <w:noProof/>
                <w:webHidden/>
              </w:rPr>
              <w:tab/>
            </w:r>
            <w:r w:rsidR="00927026">
              <w:rPr>
                <w:noProof/>
                <w:webHidden/>
              </w:rPr>
              <w:fldChar w:fldCharType="begin"/>
            </w:r>
            <w:r w:rsidR="00927026">
              <w:rPr>
                <w:noProof/>
                <w:webHidden/>
              </w:rPr>
              <w:instrText xml:space="preserve"> PAGEREF _Toc97737523 \h </w:instrText>
            </w:r>
            <w:r w:rsidR="00927026">
              <w:rPr>
                <w:noProof/>
                <w:webHidden/>
              </w:rPr>
            </w:r>
            <w:r w:rsidR="00927026">
              <w:rPr>
                <w:noProof/>
                <w:webHidden/>
              </w:rPr>
              <w:fldChar w:fldCharType="separate"/>
            </w:r>
            <w:r w:rsidR="00927026">
              <w:rPr>
                <w:noProof/>
                <w:webHidden/>
              </w:rPr>
              <w:t>4</w:t>
            </w:r>
            <w:r w:rsidR="00927026">
              <w:rPr>
                <w:noProof/>
                <w:webHidden/>
              </w:rPr>
              <w:fldChar w:fldCharType="end"/>
            </w:r>
          </w:hyperlink>
        </w:p>
        <w:p w14:paraId="146F469B" w14:textId="7EE33E50" w:rsidR="00927026" w:rsidRDefault="00927026">
          <w:pPr>
            <w:pStyle w:val="TOC2"/>
            <w:tabs>
              <w:tab w:val="right" w:leader="dot" w:pos="9350"/>
            </w:tabs>
            <w:rPr>
              <w:rFonts w:asciiTheme="minorHAnsi" w:eastAsiaTheme="minorEastAsia" w:hAnsiTheme="minorHAnsi"/>
              <w:noProof/>
              <w:sz w:val="22"/>
            </w:rPr>
          </w:pPr>
          <w:hyperlink w:anchor="_Toc97737524" w:history="1">
            <w:r w:rsidRPr="00907BA3">
              <w:rPr>
                <w:rStyle w:val="Hyperlink"/>
                <w:noProof/>
                <w:lang w:val="lt-LT"/>
              </w:rPr>
              <w:t>Tikslas ir uždaviniai</w:t>
            </w:r>
            <w:r>
              <w:rPr>
                <w:noProof/>
                <w:webHidden/>
              </w:rPr>
              <w:tab/>
            </w:r>
            <w:r>
              <w:rPr>
                <w:noProof/>
                <w:webHidden/>
              </w:rPr>
              <w:fldChar w:fldCharType="begin"/>
            </w:r>
            <w:r>
              <w:rPr>
                <w:noProof/>
                <w:webHidden/>
              </w:rPr>
              <w:instrText xml:space="preserve"> PAGEREF _Toc97737524 \h </w:instrText>
            </w:r>
            <w:r>
              <w:rPr>
                <w:noProof/>
                <w:webHidden/>
              </w:rPr>
            </w:r>
            <w:r>
              <w:rPr>
                <w:noProof/>
                <w:webHidden/>
              </w:rPr>
              <w:fldChar w:fldCharType="separate"/>
            </w:r>
            <w:r>
              <w:rPr>
                <w:noProof/>
                <w:webHidden/>
              </w:rPr>
              <w:t>4</w:t>
            </w:r>
            <w:r>
              <w:rPr>
                <w:noProof/>
                <w:webHidden/>
              </w:rPr>
              <w:fldChar w:fldCharType="end"/>
            </w:r>
          </w:hyperlink>
        </w:p>
        <w:p w14:paraId="0BF469A6" w14:textId="079256F8" w:rsidR="00927026" w:rsidRDefault="00927026">
          <w:pPr>
            <w:pStyle w:val="TOC2"/>
            <w:tabs>
              <w:tab w:val="right" w:leader="dot" w:pos="9350"/>
            </w:tabs>
            <w:rPr>
              <w:rFonts w:asciiTheme="minorHAnsi" w:eastAsiaTheme="minorEastAsia" w:hAnsiTheme="minorHAnsi"/>
              <w:noProof/>
              <w:sz w:val="22"/>
            </w:rPr>
          </w:pPr>
          <w:hyperlink w:anchor="_Toc97737525" w:history="1">
            <w:r w:rsidRPr="00907BA3">
              <w:rPr>
                <w:rStyle w:val="Hyperlink"/>
                <w:noProof/>
                <w:lang w:val="lt-LT"/>
              </w:rPr>
              <w:t>Dokumento struktūra</w:t>
            </w:r>
            <w:r>
              <w:rPr>
                <w:noProof/>
                <w:webHidden/>
              </w:rPr>
              <w:tab/>
            </w:r>
            <w:r>
              <w:rPr>
                <w:noProof/>
                <w:webHidden/>
              </w:rPr>
              <w:fldChar w:fldCharType="begin"/>
            </w:r>
            <w:r>
              <w:rPr>
                <w:noProof/>
                <w:webHidden/>
              </w:rPr>
              <w:instrText xml:space="preserve"> PAGEREF _Toc97737525 \h </w:instrText>
            </w:r>
            <w:r>
              <w:rPr>
                <w:noProof/>
                <w:webHidden/>
              </w:rPr>
            </w:r>
            <w:r>
              <w:rPr>
                <w:noProof/>
                <w:webHidden/>
              </w:rPr>
              <w:fldChar w:fldCharType="separate"/>
            </w:r>
            <w:r>
              <w:rPr>
                <w:noProof/>
                <w:webHidden/>
              </w:rPr>
              <w:t>4</w:t>
            </w:r>
            <w:r>
              <w:rPr>
                <w:noProof/>
                <w:webHidden/>
              </w:rPr>
              <w:fldChar w:fldCharType="end"/>
            </w:r>
          </w:hyperlink>
        </w:p>
        <w:p w14:paraId="3A85C7C4" w14:textId="474D3228" w:rsidR="00927026" w:rsidRDefault="00927026">
          <w:pPr>
            <w:pStyle w:val="TOC1"/>
            <w:tabs>
              <w:tab w:val="right" w:leader="dot" w:pos="9350"/>
            </w:tabs>
            <w:rPr>
              <w:rFonts w:asciiTheme="minorHAnsi" w:eastAsiaTheme="minorEastAsia" w:hAnsiTheme="minorHAnsi"/>
              <w:noProof/>
              <w:sz w:val="22"/>
            </w:rPr>
          </w:pPr>
          <w:hyperlink w:anchor="_Toc97737526" w:history="1">
            <w:r w:rsidRPr="00907BA3">
              <w:rPr>
                <w:rStyle w:val="Hyperlink"/>
                <w:noProof/>
                <w:lang w:val="lt-LT"/>
              </w:rPr>
              <w:t>Žiniatinklio programų prieigos valdymo problemos</w:t>
            </w:r>
            <w:r>
              <w:rPr>
                <w:noProof/>
                <w:webHidden/>
              </w:rPr>
              <w:tab/>
            </w:r>
            <w:r>
              <w:rPr>
                <w:noProof/>
                <w:webHidden/>
              </w:rPr>
              <w:fldChar w:fldCharType="begin"/>
            </w:r>
            <w:r>
              <w:rPr>
                <w:noProof/>
                <w:webHidden/>
              </w:rPr>
              <w:instrText xml:space="preserve"> PAGEREF _Toc97737526 \h </w:instrText>
            </w:r>
            <w:r>
              <w:rPr>
                <w:noProof/>
                <w:webHidden/>
              </w:rPr>
            </w:r>
            <w:r>
              <w:rPr>
                <w:noProof/>
                <w:webHidden/>
              </w:rPr>
              <w:fldChar w:fldCharType="separate"/>
            </w:r>
            <w:r>
              <w:rPr>
                <w:noProof/>
                <w:webHidden/>
              </w:rPr>
              <w:t>5</w:t>
            </w:r>
            <w:r>
              <w:rPr>
                <w:noProof/>
                <w:webHidden/>
              </w:rPr>
              <w:fldChar w:fldCharType="end"/>
            </w:r>
          </w:hyperlink>
        </w:p>
        <w:p w14:paraId="394D8877" w14:textId="1ED712B4" w:rsidR="00927026" w:rsidRDefault="00927026">
          <w:pPr>
            <w:pStyle w:val="TOC2"/>
            <w:tabs>
              <w:tab w:val="right" w:leader="dot" w:pos="9350"/>
            </w:tabs>
            <w:rPr>
              <w:rFonts w:asciiTheme="minorHAnsi" w:eastAsiaTheme="minorEastAsia" w:hAnsiTheme="minorHAnsi"/>
              <w:noProof/>
              <w:sz w:val="22"/>
            </w:rPr>
          </w:pPr>
          <w:hyperlink w:anchor="_Toc97737527" w:history="1">
            <w:r w:rsidRPr="00907BA3">
              <w:rPr>
                <w:rStyle w:val="Hyperlink"/>
                <w:noProof/>
                <w:lang w:val="lt-LT"/>
              </w:rPr>
              <w:t>Prieigos valdymas (Separation of Duty)</w:t>
            </w:r>
            <w:r>
              <w:rPr>
                <w:noProof/>
                <w:webHidden/>
              </w:rPr>
              <w:tab/>
            </w:r>
            <w:r>
              <w:rPr>
                <w:noProof/>
                <w:webHidden/>
              </w:rPr>
              <w:fldChar w:fldCharType="begin"/>
            </w:r>
            <w:r>
              <w:rPr>
                <w:noProof/>
                <w:webHidden/>
              </w:rPr>
              <w:instrText xml:space="preserve"> PAGEREF _Toc97737527 \h </w:instrText>
            </w:r>
            <w:r>
              <w:rPr>
                <w:noProof/>
                <w:webHidden/>
              </w:rPr>
            </w:r>
            <w:r>
              <w:rPr>
                <w:noProof/>
                <w:webHidden/>
              </w:rPr>
              <w:fldChar w:fldCharType="separate"/>
            </w:r>
            <w:r>
              <w:rPr>
                <w:noProof/>
                <w:webHidden/>
              </w:rPr>
              <w:t>6</w:t>
            </w:r>
            <w:r>
              <w:rPr>
                <w:noProof/>
                <w:webHidden/>
              </w:rPr>
              <w:fldChar w:fldCharType="end"/>
            </w:r>
          </w:hyperlink>
        </w:p>
        <w:p w14:paraId="6E790409" w14:textId="2B7457C0" w:rsidR="00927026" w:rsidRDefault="00927026">
          <w:pPr>
            <w:pStyle w:val="TOC2"/>
            <w:tabs>
              <w:tab w:val="right" w:leader="dot" w:pos="9350"/>
            </w:tabs>
            <w:rPr>
              <w:rFonts w:asciiTheme="minorHAnsi" w:eastAsiaTheme="minorEastAsia" w:hAnsiTheme="minorHAnsi"/>
              <w:noProof/>
              <w:sz w:val="22"/>
            </w:rPr>
          </w:pPr>
          <w:hyperlink w:anchor="_Toc97737528" w:history="1">
            <w:r w:rsidRPr="00907BA3">
              <w:rPr>
                <w:rStyle w:val="Hyperlink"/>
                <w:noProof/>
                <w:lang w:val="lt-LT"/>
              </w:rPr>
              <w:t>Dinamiškumas</w:t>
            </w:r>
            <w:r>
              <w:rPr>
                <w:noProof/>
                <w:webHidden/>
              </w:rPr>
              <w:tab/>
            </w:r>
            <w:r>
              <w:rPr>
                <w:noProof/>
                <w:webHidden/>
              </w:rPr>
              <w:fldChar w:fldCharType="begin"/>
            </w:r>
            <w:r>
              <w:rPr>
                <w:noProof/>
                <w:webHidden/>
              </w:rPr>
              <w:instrText xml:space="preserve"> PAGEREF _Toc97737528 \h </w:instrText>
            </w:r>
            <w:r>
              <w:rPr>
                <w:noProof/>
                <w:webHidden/>
              </w:rPr>
            </w:r>
            <w:r>
              <w:rPr>
                <w:noProof/>
                <w:webHidden/>
              </w:rPr>
              <w:fldChar w:fldCharType="separate"/>
            </w:r>
            <w:r>
              <w:rPr>
                <w:noProof/>
                <w:webHidden/>
              </w:rPr>
              <w:t>6</w:t>
            </w:r>
            <w:r>
              <w:rPr>
                <w:noProof/>
                <w:webHidden/>
              </w:rPr>
              <w:fldChar w:fldCharType="end"/>
            </w:r>
          </w:hyperlink>
        </w:p>
        <w:p w14:paraId="339CC010" w14:textId="7262A18A" w:rsidR="00927026" w:rsidRDefault="00927026">
          <w:pPr>
            <w:pStyle w:val="TOC2"/>
            <w:tabs>
              <w:tab w:val="right" w:leader="dot" w:pos="9350"/>
            </w:tabs>
            <w:rPr>
              <w:rFonts w:asciiTheme="minorHAnsi" w:eastAsiaTheme="minorEastAsia" w:hAnsiTheme="minorHAnsi"/>
              <w:noProof/>
              <w:sz w:val="22"/>
            </w:rPr>
          </w:pPr>
          <w:hyperlink w:anchor="_Toc97737529" w:history="1">
            <w:r w:rsidRPr="00907BA3">
              <w:rPr>
                <w:rStyle w:val="Hyperlink"/>
                <w:noProof/>
                <w:lang w:val="lt-LT"/>
              </w:rPr>
              <w:t>Vientisumo problema tarp sistemu</w:t>
            </w:r>
            <w:r>
              <w:rPr>
                <w:noProof/>
                <w:webHidden/>
              </w:rPr>
              <w:tab/>
            </w:r>
            <w:r>
              <w:rPr>
                <w:noProof/>
                <w:webHidden/>
              </w:rPr>
              <w:fldChar w:fldCharType="begin"/>
            </w:r>
            <w:r>
              <w:rPr>
                <w:noProof/>
                <w:webHidden/>
              </w:rPr>
              <w:instrText xml:space="preserve"> PAGEREF _Toc97737529 \h </w:instrText>
            </w:r>
            <w:r>
              <w:rPr>
                <w:noProof/>
                <w:webHidden/>
              </w:rPr>
            </w:r>
            <w:r>
              <w:rPr>
                <w:noProof/>
                <w:webHidden/>
              </w:rPr>
              <w:fldChar w:fldCharType="separate"/>
            </w:r>
            <w:r>
              <w:rPr>
                <w:noProof/>
                <w:webHidden/>
              </w:rPr>
              <w:t>6</w:t>
            </w:r>
            <w:r>
              <w:rPr>
                <w:noProof/>
                <w:webHidden/>
              </w:rPr>
              <w:fldChar w:fldCharType="end"/>
            </w:r>
          </w:hyperlink>
        </w:p>
        <w:p w14:paraId="1F80E3C8" w14:textId="0DDDA628" w:rsidR="00927026" w:rsidRDefault="00927026">
          <w:pPr>
            <w:pStyle w:val="TOC2"/>
            <w:tabs>
              <w:tab w:val="right" w:leader="dot" w:pos="9350"/>
            </w:tabs>
            <w:rPr>
              <w:rFonts w:asciiTheme="minorHAnsi" w:eastAsiaTheme="minorEastAsia" w:hAnsiTheme="minorHAnsi"/>
              <w:noProof/>
              <w:sz w:val="22"/>
            </w:rPr>
          </w:pPr>
          <w:hyperlink w:anchor="_Toc97737530" w:history="1">
            <w:r w:rsidRPr="00907BA3">
              <w:rPr>
                <w:rStyle w:val="Hyperlink"/>
                <w:noProof/>
                <w:lang w:val="lt-LT"/>
              </w:rPr>
              <w:t>Modelio valdymas</w:t>
            </w:r>
            <w:r>
              <w:rPr>
                <w:noProof/>
                <w:webHidden/>
              </w:rPr>
              <w:tab/>
            </w:r>
            <w:r>
              <w:rPr>
                <w:noProof/>
                <w:webHidden/>
              </w:rPr>
              <w:fldChar w:fldCharType="begin"/>
            </w:r>
            <w:r>
              <w:rPr>
                <w:noProof/>
                <w:webHidden/>
              </w:rPr>
              <w:instrText xml:space="preserve"> PAGEREF _Toc97737530 \h </w:instrText>
            </w:r>
            <w:r>
              <w:rPr>
                <w:noProof/>
                <w:webHidden/>
              </w:rPr>
            </w:r>
            <w:r>
              <w:rPr>
                <w:noProof/>
                <w:webHidden/>
              </w:rPr>
              <w:fldChar w:fldCharType="separate"/>
            </w:r>
            <w:r>
              <w:rPr>
                <w:noProof/>
                <w:webHidden/>
              </w:rPr>
              <w:t>6</w:t>
            </w:r>
            <w:r>
              <w:rPr>
                <w:noProof/>
                <w:webHidden/>
              </w:rPr>
              <w:fldChar w:fldCharType="end"/>
            </w:r>
          </w:hyperlink>
        </w:p>
        <w:p w14:paraId="2EAF2B73" w14:textId="628725D0" w:rsidR="00927026" w:rsidRDefault="00927026">
          <w:pPr>
            <w:pStyle w:val="TOC2"/>
            <w:tabs>
              <w:tab w:val="right" w:leader="dot" w:pos="9350"/>
            </w:tabs>
            <w:rPr>
              <w:rFonts w:asciiTheme="minorHAnsi" w:eastAsiaTheme="minorEastAsia" w:hAnsiTheme="minorHAnsi"/>
              <w:noProof/>
              <w:sz w:val="22"/>
            </w:rPr>
          </w:pPr>
          <w:hyperlink w:anchor="_Toc97737531" w:history="1">
            <w:r w:rsidRPr="00907BA3">
              <w:rPr>
                <w:rStyle w:val="Hyperlink"/>
                <w:noProof/>
                <w:lang w:val="lt-LT"/>
              </w:rPr>
              <w:t>Modelio valdymo problema (Role explosion),</w:t>
            </w:r>
            <w:r>
              <w:rPr>
                <w:noProof/>
                <w:webHidden/>
              </w:rPr>
              <w:tab/>
            </w:r>
            <w:r>
              <w:rPr>
                <w:noProof/>
                <w:webHidden/>
              </w:rPr>
              <w:fldChar w:fldCharType="begin"/>
            </w:r>
            <w:r>
              <w:rPr>
                <w:noProof/>
                <w:webHidden/>
              </w:rPr>
              <w:instrText xml:space="preserve"> PAGEREF _Toc97737531 \h </w:instrText>
            </w:r>
            <w:r>
              <w:rPr>
                <w:noProof/>
                <w:webHidden/>
              </w:rPr>
            </w:r>
            <w:r>
              <w:rPr>
                <w:noProof/>
                <w:webHidden/>
              </w:rPr>
              <w:fldChar w:fldCharType="separate"/>
            </w:r>
            <w:r>
              <w:rPr>
                <w:noProof/>
                <w:webHidden/>
              </w:rPr>
              <w:t>7</w:t>
            </w:r>
            <w:r>
              <w:rPr>
                <w:noProof/>
                <w:webHidden/>
              </w:rPr>
              <w:fldChar w:fldCharType="end"/>
            </w:r>
          </w:hyperlink>
        </w:p>
        <w:p w14:paraId="1122B2AC" w14:textId="286032FD" w:rsidR="00927026" w:rsidRDefault="00927026">
          <w:pPr>
            <w:pStyle w:val="TOC2"/>
            <w:tabs>
              <w:tab w:val="right" w:leader="dot" w:pos="9350"/>
            </w:tabs>
            <w:rPr>
              <w:rFonts w:asciiTheme="minorHAnsi" w:eastAsiaTheme="minorEastAsia" w:hAnsiTheme="minorHAnsi"/>
              <w:noProof/>
              <w:sz w:val="22"/>
            </w:rPr>
          </w:pPr>
          <w:hyperlink w:anchor="_Toc97737532" w:history="1">
            <w:r w:rsidRPr="00907BA3">
              <w:rPr>
                <w:rStyle w:val="Hyperlink"/>
                <w:noProof/>
                <w:lang w:val="lt-LT"/>
              </w:rPr>
              <w:t>User Authorization Query</w:t>
            </w:r>
            <w:r>
              <w:rPr>
                <w:noProof/>
                <w:webHidden/>
              </w:rPr>
              <w:tab/>
            </w:r>
            <w:r>
              <w:rPr>
                <w:noProof/>
                <w:webHidden/>
              </w:rPr>
              <w:fldChar w:fldCharType="begin"/>
            </w:r>
            <w:r>
              <w:rPr>
                <w:noProof/>
                <w:webHidden/>
              </w:rPr>
              <w:instrText xml:space="preserve"> PAGEREF _Toc97737532 \h </w:instrText>
            </w:r>
            <w:r>
              <w:rPr>
                <w:noProof/>
                <w:webHidden/>
              </w:rPr>
            </w:r>
            <w:r>
              <w:rPr>
                <w:noProof/>
                <w:webHidden/>
              </w:rPr>
              <w:fldChar w:fldCharType="separate"/>
            </w:r>
            <w:r>
              <w:rPr>
                <w:noProof/>
                <w:webHidden/>
              </w:rPr>
              <w:t>7</w:t>
            </w:r>
            <w:r>
              <w:rPr>
                <w:noProof/>
                <w:webHidden/>
              </w:rPr>
              <w:fldChar w:fldCharType="end"/>
            </w:r>
          </w:hyperlink>
        </w:p>
        <w:p w14:paraId="7B2D266E" w14:textId="395D4D7B" w:rsidR="00927026" w:rsidRDefault="00927026">
          <w:pPr>
            <w:pStyle w:val="TOC2"/>
            <w:tabs>
              <w:tab w:val="right" w:leader="dot" w:pos="9350"/>
            </w:tabs>
            <w:rPr>
              <w:rFonts w:asciiTheme="minorHAnsi" w:eastAsiaTheme="minorEastAsia" w:hAnsiTheme="minorHAnsi"/>
              <w:noProof/>
              <w:sz w:val="22"/>
            </w:rPr>
          </w:pPr>
          <w:hyperlink w:anchor="_Toc97737533" w:history="1">
            <w:r w:rsidRPr="00907BA3">
              <w:rPr>
                <w:rStyle w:val="Hyperlink"/>
                <w:noProof/>
                <w:lang w:val="lt-LT"/>
              </w:rPr>
              <w:t>Sudėtingumas</w:t>
            </w:r>
            <w:r>
              <w:rPr>
                <w:noProof/>
                <w:webHidden/>
              </w:rPr>
              <w:tab/>
            </w:r>
            <w:r>
              <w:rPr>
                <w:noProof/>
                <w:webHidden/>
              </w:rPr>
              <w:fldChar w:fldCharType="begin"/>
            </w:r>
            <w:r>
              <w:rPr>
                <w:noProof/>
                <w:webHidden/>
              </w:rPr>
              <w:instrText xml:space="preserve"> PAGEREF _Toc97737533 \h </w:instrText>
            </w:r>
            <w:r>
              <w:rPr>
                <w:noProof/>
                <w:webHidden/>
              </w:rPr>
            </w:r>
            <w:r>
              <w:rPr>
                <w:noProof/>
                <w:webHidden/>
              </w:rPr>
              <w:fldChar w:fldCharType="separate"/>
            </w:r>
            <w:r>
              <w:rPr>
                <w:noProof/>
                <w:webHidden/>
              </w:rPr>
              <w:t>7</w:t>
            </w:r>
            <w:r>
              <w:rPr>
                <w:noProof/>
                <w:webHidden/>
              </w:rPr>
              <w:fldChar w:fldCharType="end"/>
            </w:r>
          </w:hyperlink>
        </w:p>
        <w:p w14:paraId="0E2841C6" w14:textId="770400A7" w:rsidR="00927026" w:rsidRDefault="00927026">
          <w:pPr>
            <w:pStyle w:val="TOC2"/>
            <w:tabs>
              <w:tab w:val="right" w:leader="dot" w:pos="9350"/>
            </w:tabs>
            <w:rPr>
              <w:rFonts w:asciiTheme="minorHAnsi" w:eastAsiaTheme="minorEastAsia" w:hAnsiTheme="minorHAnsi"/>
              <w:noProof/>
              <w:sz w:val="22"/>
            </w:rPr>
          </w:pPr>
          <w:hyperlink w:anchor="_Toc97737534" w:history="1">
            <w:r w:rsidRPr="00907BA3">
              <w:rPr>
                <w:rStyle w:val="Hyperlink"/>
                <w:noProof/>
                <w:lang w:val="lt-LT"/>
              </w:rPr>
              <w:t>Momentinė prieiga prie informacijos</w:t>
            </w:r>
            <w:r>
              <w:rPr>
                <w:noProof/>
                <w:webHidden/>
              </w:rPr>
              <w:tab/>
            </w:r>
            <w:r>
              <w:rPr>
                <w:noProof/>
                <w:webHidden/>
              </w:rPr>
              <w:fldChar w:fldCharType="begin"/>
            </w:r>
            <w:r>
              <w:rPr>
                <w:noProof/>
                <w:webHidden/>
              </w:rPr>
              <w:instrText xml:space="preserve"> PAGEREF _Toc97737534 \h </w:instrText>
            </w:r>
            <w:r>
              <w:rPr>
                <w:noProof/>
                <w:webHidden/>
              </w:rPr>
            </w:r>
            <w:r>
              <w:rPr>
                <w:noProof/>
                <w:webHidden/>
              </w:rPr>
              <w:fldChar w:fldCharType="separate"/>
            </w:r>
            <w:r>
              <w:rPr>
                <w:noProof/>
                <w:webHidden/>
              </w:rPr>
              <w:t>7</w:t>
            </w:r>
            <w:r>
              <w:rPr>
                <w:noProof/>
                <w:webHidden/>
              </w:rPr>
              <w:fldChar w:fldCharType="end"/>
            </w:r>
          </w:hyperlink>
        </w:p>
        <w:p w14:paraId="39700D7D" w14:textId="079108D9" w:rsidR="00927026" w:rsidRDefault="00927026">
          <w:pPr>
            <w:pStyle w:val="TOC1"/>
            <w:tabs>
              <w:tab w:val="right" w:leader="dot" w:pos="9350"/>
            </w:tabs>
            <w:rPr>
              <w:rFonts w:asciiTheme="minorHAnsi" w:eastAsiaTheme="minorEastAsia" w:hAnsiTheme="minorHAnsi"/>
              <w:noProof/>
              <w:sz w:val="22"/>
            </w:rPr>
          </w:pPr>
          <w:hyperlink w:anchor="_Toc97737535" w:history="1">
            <w:r w:rsidRPr="00907BA3">
              <w:rPr>
                <w:rStyle w:val="Hyperlink"/>
                <w:noProof/>
                <w:lang w:val="lt-LT"/>
              </w:rPr>
              <w:t>Žiniatinklio programų prieigos valdymo metodai</w:t>
            </w:r>
            <w:r>
              <w:rPr>
                <w:noProof/>
                <w:webHidden/>
              </w:rPr>
              <w:tab/>
            </w:r>
            <w:r>
              <w:rPr>
                <w:noProof/>
                <w:webHidden/>
              </w:rPr>
              <w:fldChar w:fldCharType="begin"/>
            </w:r>
            <w:r>
              <w:rPr>
                <w:noProof/>
                <w:webHidden/>
              </w:rPr>
              <w:instrText xml:space="preserve"> PAGEREF _Toc97737535 \h </w:instrText>
            </w:r>
            <w:r>
              <w:rPr>
                <w:noProof/>
                <w:webHidden/>
              </w:rPr>
            </w:r>
            <w:r>
              <w:rPr>
                <w:noProof/>
                <w:webHidden/>
              </w:rPr>
              <w:fldChar w:fldCharType="separate"/>
            </w:r>
            <w:r>
              <w:rPr>
                <w:noProof/>
                <w:webHidden/>
              </w:rPr>
              <w:t>8</w:t>
            </w:r>
            <w:r>
              <w:rPr>
                <w:noProof/>
                <w:webHidden/>
              </w:rPr>
              <w:fldChar w:fldCharType="end"/>
            </w:r>
          </w:hyperlink>
        </w:p>
        <w:p w14:paraId="1AC255F8" w14:textId="68699996" w:rsidR="00927026" w:rsidRDefault="00927026">
          <w:pPr>
            <w:pStyle w:val="TOC1"/>
            <w:tabs>
              <w:tab w:val="right" w:leader="dot" w:pos="9350"/>
            </w:tabs>
            <w:rPr>
              <w:rFonts w:asciiTheme="minorHAnsi" w:eastAsiaTheme="minorEastAsia" w:hAnsiTheme="minorHAnsi"/>
              <w:noProof/>
              <w:sz w:val="22"/>
            </w:rPr>
          </w:pPr>
          <w:hyperlink w:anchor="_Toc97737536" w:history="1">
            <w:r w:rsidRPr="00907BA3">
              <w:rPr>
                <w:rStyle w:val="Hyperlink"/>
                <w:noProof/>
                <w:lang w:val="lt-LT"/>
              </w:rPr>
              <w:t>Rolėmis grįstas prieigos valdymo metodas</w:t>
            </w:r>
            <w:r>
              <w:rPr>
                <w:noProof/>
                <w:webHidden/>
              </w:rPr>
              <w:tab/>
            </w:r>
            <w:r>
              <w:rPr>
                <w:noProof/>
                <w:webHidden/>
              </w:rPr>
              <w:fldChar w:fldCharType="begin"/>
            </w:r>
            <w:r>
              <w:rPr>
                <w:noProof/>
                <w:webHidden/>
              </w:rPr>
              <w:instrText xml:space="preserve"> PAGEREF _Toc97737536 \h </w:instrText>
            </w:r>
            <w:r>
              <w:rPr>
                <w:noProof/>
                <w:webHidden/>
              </w:rPr>
            </w:r>
            <w:r>
              <w:rPr>
                <w:noProof/>
                <w:webHidden/>
              </w:rPr>
              <w:fldChar w:fldCharType="separate"/>
            </w:r>
            <w:r>
              <w:rPr>
                <w:noProof/>
                <w:webHidden/>
              </w:rPr>
              <w:t>9</w:t>
            </w:r>
            <w:r>
              <w:rPr>
                <w:noProof/>
                <w:webHidden/>
              </w:rPr>
              <w:fldChar w:fldCharType="end"/>
            </w:r>
          </w:hyperlink>
        </w:p>
        <w:p w14:paraId="2C68D19A" w14:textId="2A47CCFA" w:rsidR="00927026" w:rsidRDefault="00927026">
          <w:pPr>
            <w:pStyle w:val="TOC2"/>
            <w:tabs>
              <w:tab w:val="right" w:leader="dot" w:pos="9350"/>
            </w:tabs>
            <w:rPr>
              <w:rFonts w:asciiTheme="minorHAnsi" w:eastAsiaTheme="minorEastAsia" w:hAnsiTheme="minorHAnsi"/>
              <w:noProof/>
              <w:sz w:val="22"/>
            </w:rPr>
          </w:pPr>
          <w:hyperlink w:anchor="_Toc97737537" w:history="1">
            <w:r w:rsidRPr="00907BA3">
              <w:rPr>
                <w:rStyle w:val="Hyperlink"/>
                <w:noProof/>
                <w:lang w:val="lt-LT"/>
              </w:rPr>
              <w:t>RBAC Administration</w:t>
            </w:r>
            <w:r>
              <w:rPr>
                <w:noProof/>
                <w:webHidden/>
              </w:rPr>
              <w:tab/>
            </w:r>
            <w:r>
              <w:rPr>
                <w:noProof/>
                <w:webHidden/>
              </w:rPr>
              <w:fldChar w:fldCharType="begin"/>
            </w:r>
            <w:r>
              <w:rPr>
                <w:noProof/>
                <w:webHidden/>
              </w:rPr>
              <w:instrText xml:space="preserve"> PAGEREF _Toc97737537 \h </w:instrText>
            </w:r>
            <w:r>
              <w:rPr>
                <w:noProof/>
                <w:webHidden/>
              </w:rPr>
            </w:r>
            <w:r>
              <w:rPr>
                <w:noProof/>
                <w:webHidden/>
              </w:rPr>
              <w:fldChar w:fldCharType="separate"/>
            </w:r>
            <w:r>
              <w:rPr>
                <w:noProof/>
                <w:webHidden/>
              </w:rPr>
              <w:t>11</w:t>
            </w:r>
            <w:r>
              <w:rPr>
                <w:noProof/>
                <w:webHidden/>
              </w:rPr>
              <w:fldChar w:fldCharType="end"/>
            </w:r>
          </w:hyperlink>
        </w:p>
        <w:p w14:paraId="4C3DD7DD" w14:textId="355BD1D4" w:rsidR="00927026" w:rsidRDefault="00927026">
          <w:pPr>
            <w:pStyle w:val="TOC1"/>
            <w:tabs>
              <w:tab w:val="right" w:leader="dot" w:pos="9350"/>
            </w:tabs>
            <w:rPr>
              <w:rFonts w:asciiTheme="minorHAnsi" w:eastAsiaTheme="minorEastAsia" w:hAnsiTheme="minorHAnsi"/>
              <w:noProof/>
              <w:sz w:val="22"/>
            </w:rPr>
          </w:pPr>
          <w:hyperlink w:anchor="_Toc97737538" w:history="1">
            <w:r w:rsidRPr="00907BA3">
              <w:rPr>
                <w:rStyle w:val="Hyperlink"/>
                <w:noProof/>
                <w:lang w:val="lt-LT"/>
              </w:rPr>
              <w:t>Rolėmis grįsto prieigos valdymo metodo pritaikymas žiniatinklyje</w:t>
            </w:r>
            <w:r>
              <w:rPr>
                <w:noProof/>
                <w:webHidden/>
              </w:rPr>
              <w:tab/>
            </w:r>
            <w:r>
              <w:rPr>
                <w:noProof/>
                <w:webHidden/>
              </w:rPr>
              <w:fldChar w:fldCharType="begin"/>
            </w:r>
            <w:r>
              <w:rPr>
                <w:noProof/>
                <w:webHidden/>
              </w:rPr>
              <w:instrText xml:space="preserve"> PAGEREF _Toc97737538 \h </w:instrText>
            </w:r>
            <w:r>
              <w:rPr>
                <w:noProof/>
                <w:webHidden/>
              </w:rPr>
            </w:r>
            <w:r>
              <w:rPr>
                <w:noProof/>
                <w:webHidden/>
              </w:rPr>
              <w:fldChar w:fldCharType="separate"/>
            </w:r>
            <w:r>
              <w:rPr>
                <w:noProof/>
                <w:webHidden/>
              </w:rPr>
              <w:t>12</w:t>
            </w:r>
            <w:r>
              <w:rPr>
                <w:noProof/>
                <w:webHidden/>
              </w:rPr>
              <w:fldChar w:fldCharType="end"/>
            </w:r>
          </w:hyperlink>
        </w:p>
        <w:p w14:paraId="7B8F07BB" w14:textId="68561F59" w:rsidR="00927026" w:rsidRDefault="00927026">
          <w:pPr>
            <w:pStyle w:val="TOC2"/>
            <w:tabs>
              <w:tab w:val="right" w:leader="dot" w:pos="9350"/>
            </w:tabs>
            <w:rPr>
              <w:rFonts w:asciiTheme="minorHAnsi" w:eastAsiaTheme="minorEastAsia" w:hAnsiTheme="minorHAnsi"/>
              <w:noProof/>
              <w:sz w:val="22"/>
            </w:rPr>
          </w:pPr>
          <w:hyperlink w:anchor="_Toc97737539" w:history="1">
            <w:r w:rsidRPr="00907BA3">
              <w:rPr>
                <w:rStyle w:val="Hyperlink"/>
                <w:noProof/>
                <w:lang w:val="lt-LT"/>
              </w:rPr>
              <w:t>Kitos debesų paslaugos</w:t>
            </w:r>
            <w:r>
              <w:rPr>
                <w:noProof/>
                <w:webHidden/>
              </w:rPr>
              <w:tab/>
            </w:r>
            <w:r>
              <w:rPr>
                <w:noProof/>
                <w:webHidden/>
              </w:rPr>
              <w:fldChar w:fldCharType="begin"/>
            </w:r>
            <w:r>
              <w:rPr>
                <w:noProof/>
                <w:webHidden/>
              </w:rPr>
              <w:instrText xml:space="preserve"> PAGEREF _Toc97737539 \h </w:instrText>
            </w:r>
            <w:r>
              <w:rPr>
                <w:noProof/>
                <w:webHidden/>
              </w:rPr>
            </w:r>
            <w:r>
              <w:rPr>
                <w:noProof/>
                <w:webHidden/>
              </w:rPr>
              <w:fldChar w:fldCharType="separate"/>
            </w:r>
            <w:r>
              <w:rPr>
                <w:noProof/>
                <w:webHidden/>
              </w:rPr>
              <w:t>14</w:t>
            </w:r>
            <w:r>
              <w:rPr>
                <w:noProof/>
                <w:webHidden/>
              </w:rPr>
              <w:fldChar w:fldCharType="end"/>
            </w:r>
          </w:hyperlink>
        </w:p>
        <w:p w14:paraId="392897F5" w14:textId="666ABA28" w:rsidR="00927026" w:rsidRDefault="00927026">
          <w:pPr>
            <w:pStyle w:val="TOC1"/>
            <w:tabs>
              <w:tab w:val="right" w:leader="dot" w:pos="9350"/>
            </w:tabs>
            <w:rPr>
              <w:rFonts w:asciiTheme="minorHAnsi" w:eastAsiaTheme="minorEastAsia" w:hAnsiTheme="minorHAnsi"/>
              <w:noProof/>
              <w:sz w:val="22"/>
            </w:rPr>
          </w:pPr>
          <w:hyperlink w:anchor="_Toc97737540" w:history="1">
            <w:r w:rsidRPr="00907BA3">
              <w:rPr>
                <w:rStyle w:val="Hyperlink"/>
                <w:noProof/>
                <w:lang w:val="lt-LT"/>
              </w:rPr>
              <w:t>Išvados</w:t>
            </w:r>
            <w:r>
              <w:rPr>
                <w:noProof/>
                <w:webHidden/>
              </w:rPr>
              <w:tab/>
            </w:r>
            <w:r>
              <w:rPr>
                <w:noProof/>
                <w:webHidden/>
              </w:rPr>
              <w:fldChar w:fldCharType="begin"/>
            </w:r>
            <w:r>
              <w:rPr>
                <w:noProof/>
                <w:webHidden/>
              </w:rPr>
              <w:instrText xml:space="preserve"> PAGEREF _Toc97737540 \h </w:instrText>
            </w:r>
            <w:r>
              <w:rPr>
                <w:noProof/>
                <w:webHidden/>
              </w:rPr>
            </w:r>
            <w:r>
              <w:rPr>
                <w:noProof/>
                <w:webHidden/>
              </w:rPr>
              <w:fldChar w:fldCharType="separate"/>
            </w:r>
            <w:r>
              <w:rPr>
                <w:noProof/>
                <w:webHidden/>
              </w:rPr>
              <w:t>15</w:t>
            </w:r>
            <w:r>
              <w:rPr>
                <w:noProof/>
                <w:webHidden/>
              </w:rPr>
              <w:fldChar w:fldCharType="end"/>
            </w:r>
          </w:hyperlink>
        </w:p>
        <w:p w14:paraId="655A51C4" w14:textId="3682B9B3" w:rsidR="00927026" w:rsidRDefault="00927026">
          <w:pPr>
            <w:pStyle w:val="TOC1"/>
            <w:tabs>
              <w:tab w:val="right" w:leader="dot" w:pos="9350"/>
            </w:tabs>
            <w:rPr>
              <w:rFonts w:asciiTheme="minorHAnsi" w:eastAsiaTheme="minorEastAsia" w:hAnsiTheme="minorHAnsi"/>
              <w:noProof/>
              <w:sz w:val="22"/>
            </w:rPr>
          </w:pPr>
          <w:hyperlink w:anchor="_Toc97737541" w:history="1">
            <w:r w:rsidRPr="00907BA3">
              <w:rPr>
                <w:rStyle w:val="Hyperlink"/>
                <w:noProof/>
                <w:lang w:val="lt-LT"/>
              </w:rPr>
              <w:t>Literatūros sąrašas</w:t>
            </w:r>
            <w:r>
              <w:rPr>
                <w:noProof/>
                <w:webHidden/>
              </w:rPr>
              <w:tab/>
            </w:r>
            <w:r>
              <w:rPr>
                <w:noProof/>
                <w:webHidden/>
              </w:rPr>
              <w:fldChar w:fldCharType="begin"/>
            </w:r>
            <w:r>
              <w:rPr>
                <w:noProof/>
                <w:webHidden/>
              </w:rPr>
              <w:instrText xml:space="preserve"> PAGEREF _Toc97737541 \h </w:instrText>
            </w:r>
            <w:r>
              <w:rPr>
                <w:noProof/>
                <w:webHidden/>
              </w:rPr>
            </w:r>
            <w:r>
              <w:rPr>
                <w:noProof/>
                <w:webHidden/>
              </w:rPr>
              <w:fldChar w:fldCharType="separate"/>
            </w:r>
            <w:r>
              <w:rPr>
                <w:noProof/>
                <w:webHidden/>
              </w:rPr>
              <w:t>16</w:t>
            </w:r>
            <w:r>
              <w:rPr>
                <w:noProof/>
                <w:webHidden/>
              </w:rPr>
              <w:fldChar w:fldCharType="end"/>
            </w:r>
          </w:hyperlink>
        </w:p>
        <w:p w14:paraId="42137359" w14:textId="54FFBC25" w:rsidR="002F1280" w:rsidRPr="005B2BB8" w:rsidRDefault="002F1280">
          <w:pPr>
            <w:rPr>
              <w:lang w:val="lt-LT"/>
            </w:rPr>
          </w:pPr>
          <w:r w:rsidRPr="005B2BB8">
            <w:rPr>
              <w:b/>
              <w:bCs/>
              <w:noProof/>
              <w:lang w:val="lt-LT"/>
            </w:rPr>
            <w:fldChar w:fldCharType="end"/>
          </w:r>
        </w:p>
      </w:sdtContent>
    </w:sdt>
    <w:p w14:paraId="1954BC82" w14:textId="77777777" w:rsidR="00B15CEA" w:rsidRPr="005B2BB8"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br w:type="page"/>
      </w:r>
    </w:p>
    <w:p w14:paraId="2AF49D4A" w14:textId="77777777" w:rsidR="00927026" w:rsidRDefault="00B15CEA">
      <w:pPr>
        <w:rPr>
          <w:noProof/>
        </w:rPr>
      </w:pPr>
      <w:r w:rsidRPr="005B2BB8">
        <w:rPr>
          <w:rFonts w:asciiTheme="majorHAnsi" w:eastAsiaTheme="majorEastAsia" w:hAnsiTheme="majorHAnsi" w:cstheme="majorBidi"/>
          <w:color w:val="2F5496" w:themeColor="accent1" w:themeShade="BF"/>
          <w:sz w:val="32"/>
          <w:szCs w:val="32"/>
          <w:lang w:val="lt-LT"/>
        </w:rPr>
        <w:lastRenderedPageBreak/>
        <w:t>Paveikslėlių sąrašas</w:t>
      </w:r>
      <w:r w:rsidRPr="005B2BB8">
        <w:rPr>
          <w:rFonts w:asciiTheme="majorHAnsi" w:eastAsiaTheme="majorEastAsia" w:hAnsiTheme="majorHAnsi" w:cstheme="majorBidi"/>
          <w:color w:val="2F5496" w:themeColor="accent1" w:themeShade="BF"/>
          <w:sz w:val="32"/>
          <w:szCs w:val="32"/>
          <w:lang w:val="lt-LT"/>
        </w:rPr>
        <w:fldChar w:fldCharType="begin"/>
      </w:r>
      <w:r w:rsidRPr="005B2BB8">
        <w:rPr>
          <w:rFonts w:asciiTheme="majorHAnsi" w:eastAsiaTheme="majorEastAsia" w:hAnsiTheme="majorHAnsi" w:cstheme="majorBidi"/>
          <w:color w:val="2F5496" w:themeColor="accent1" w:themeShade="BF"/>
          <w:sz w:val="32"/>
          <w:szCs w:val="32"/>
          <w:lang w:val="lt-LT"/>
        </w:rPr>
        <w:instrText xml:space="preserve"> TOC \h \z \c "pav." </w:instrText>
      </w:r>
      <w:r w:rsidRPr="005B2BB8">
        <w:rPr>
          <w:rFonts w:asciiTheme="majorHAnsi" w:eastAsiaTheme="majorEastAsia" w:hAnsiTheme="majorHAnsi" w:cstheme="majorBidi"/>
          <w:color w:val="2F5496" w:themeColor="accent1" w:themeShade="BF"/>
          <w:sz w:val="32"/>
          <w:szCs w:val="32"/>
          <w:lang w:val="lt-LT"/>
        </w:rPr>
        <w:fldChar w:fldCharType="separate"/>
      </w:r>
    </w:p>
    <w:p w14:paraId="0542F06F" w14:textId="5275FCB5" w:rsidR="00927026" w:rsidRDefault="00927026">
      <w:pPr>
        <w:pStyle w:val="TableofFigures"/>
        <w:tabs>
          <w:tab w:val="right" w:leader="dot" w:pos="9350"/>
        </w:tabs>
        <w:rPr>
          <w:rFonts w:asciiTheme="minorHAnsi" w:eastAsiaTheme="minorEastAsia" w:hAnsiTheme="minorHAnsi"/>
          <w:noProof/>
          <w:sz w:val="22"/>
        </w:rPr>
      </w:pPr>
      <w:hyperlink w:anchor="_Toc97737516" w:history="1">
        <w:r w:rsidRPr="003523CB">
          <w:rPr>
            <w:rStyle w:val="Hyperlink"/>
            <w:noProof/>
            <w:lang w:val="lt-LT"/>
          </w:rPr>
          <w:t>pav. 1 prieigos valdymo modelio problemos</w:t>
        </w:r>
        <w:r>
          <w:rPr>
            <w:noProof/>
            <w:webHidden/>
          </w:rPr>
          <w:tab/>
        </w:r>
        <w:r>
          <w:rPr>
            <w:noProof/>
            <w:webHidden/>
          </w:rPr>
          <w:fldChar w:fldCharType="begin"/>
        </w:r>
        <w:r>
          <w:rPr>
            <w:noProof/>
            <w:webHidden/>
          </w:rPr>
          <w:instrText xml:space="preserve"> PAGEREF _Toc97737516 \h </w:instrText>
        </w:r>
        <w:r>
          <w:rPr>
            <w:noProof/>
            <w:webHidden/>
          </w:rPr>
        </w:r>
        <w:r>
          <w:rPr>
            <w:noProof/>
            <w:webHidden/>
          </w:rPr>
          <w:fldChar w:fldCharType="separate"/>
        </w:r>
        <w:r>
          <w:rPr>
            <w:noProof/>
            <w:webHidden/>
          </w:rPr>
          <w:t>5</w:t>
        </w:r>
        <w:r>
          <w:rPr>
            <w:noProof/>
            <w:webHidden/>
          </w:rPr>
          <w:fldChar w:fldCharType="end"/>
        </w:r>
      </w:hyperlink>
    </w:p>
    <w:p w14:paraId="740E8FEA" w14:textId="23B7804F" w:rsidR="00927026" w:rsidRDefault="00927026">
      <w:pPr>
        <w:pStyle w:val="TableofFigures"/>
        <w:tabs>
          <w:tab w:val="right" w:leader="dot" w:pos="9350"/>
        </w:tabs>
        <w:rPr>
          <w:rFonts w:asciiTheme="minorHAnsi" w:eastAsiaTheme="minorEastAsia" w:hAnsiTheme="minorHAnsi"/>
          <w:noProof/>
          <w:sz w:val="22"/>
        </w:rPr>
      </w:pPr>
      <w:hyperlink w:anchor="_Toc97737517" w:history="1">
        <w:r w:rsidRPr="003523CB">
          <w:rPr>
            <w:rStyle w:val="Hyperlink"/>
            <w:noProof/>
            <w:lang w:val="lt-LT"/>
          </w:rPr>
          <w:t>pav. 2 Rolių valdymo modelis</w:t>
        </w:r>
        <w:r>
          <w:rPr>
            <w:noProof/>
            <w:webHidden/>
          </w:rPr>
          <w:tab/>
        </w:r>
        <w:r>
          <w:rPr>
            <w:noProof/>
            <w:webHidden/>
          </w:rPr>
          <w:fldChar w:fldCharType="begin"/>
        </w:r>
        <w:r>
          <w:rPr>
            <w:noProof/>
            <w:webHidden/>
          </w:rPr>
          <w:instrText xml:space="preserve"> PAGEREF _Toc97737517 \h </w:instrText>
        </w:r>
        <w:r>
          <w:rPr>
            <w:noProof/>
            <w:webHidden/>
          </w:rPr>
        </w:r>
        <w:r>
          <w:rPr>
            <w:noProof/>
            <w:webHidden/>
          </w:rPr>
          <w:fldChar w:fldCharType="separate"/>
        </w:r>
        <w:r>
          <w:rPr>
            <w:noProof/>
            <w:webHidden/>
          </w:rPr>
          <w:t>9</w:t>
        </w:r>
        <w:r>
          <w:rPr>
            <w:noProof/>
            <w:webHidden/>
          </w:rPr>
          <w:fldChar w:fldCharType="end"/>
        </w:r>
      </w:hyperlink>
    </w:p>
    <w:p w14:paraId="6DB3E9AF" w14:textId="59C4CDDC" w:rsidR="00927026" w:rsidRDefault="00927026">
      <w:pPr>
        <w:pStyle w:val="TableofFigures"/>
        <w:tabs>
          <w:tab w:val="right" w:leader="dot" w:pos="9350"/>
        </w:tabs>
        <w:rPr>
          <w:rFonts w:asciiTheme="minorHAnsi" w:eastAsiaTheme="minorEastAsia" w:hAnsiTheme="minorHAnsi"/>
          <w:noProof/>
          <w:sz w:val="22"/>
        </w:rPr>
      </w:pPr>
      <w:hyperlink w:anchor="_Toc97737518" w:history="1">
        <w:r w:rsidRPr="003523CB">
          <w:rPr>
            <w:rStyle w:val="Hyperlink"/>
            <w:noProof/>
          </w:rPr>
          <w:t>pav. 3 KTU Sistema.</w:t>
        </w:r>
        <w:r>
          <w:rPr>
            <w:noProof/>
            <w:webHidden/>
          </w:rPr>
          <w:tab/>
        </w:r>
        <w:r>
          <w:rPr>
            <w:noProof/>
            <w:webHidden/>
          </w:rPr>
          <w:fldChar w:fldCharType="begin"/>
        </w:r>
        <w:r>
          <w:rPr>
            <w:noProof/>
            <w:webHidden/>
          </w:rPr>
          <w:instrText xml:space="preserve"> PAGEREF _Toc97737518 \h </w:instrText>
        </w:r>
        <w:r>
          <w:rPr>
            <w:noProof/>
            <w:webHidden/>
          </w:rPr>
        </w:r>
        <w:r>
          <w:rPr>
            <w:noProof/>
            <w:webHidden/>
          </w:rPr>
          <w:fldChar w:fldCharType="separate"/>
        </w:r>
        <w:r>
          <w:rPr>
            <w:noProof/>
            <w:webHidden/>
          </w:rPr>
          <w:t>12</w:t>
        </w:r>
        <w:r>
          <w:rPr>
            <w:noProof/>
            <w:webHidden/>
          </w:rPr>
          <w:fldChar w:fldCharType="end"/>
        </w:r>
      </w:hyperlink>
    </w:p>
    <w:p w14:paraId="2A18CB26" w14:textId="0A920F31" w:rsidR="00927026" w:rsidRDefault="00927026">
      <w:pPr>
        <w:pStyle w:val="TableofFigures"/>
        <w:tabs>
          <w:tab w:val="right" w:leader="dot" w:pos="9350"/>
        </w:tabs>
        <w:rPr>
          <w:rFonts w:asciiTheme="minorHAnsi" w:eastAsiaTheme="minorEastAsia" w:hAnsiTheme="minorHAnsi"/>
          <w:noProof/>
          <w:sz w:val="22"/>
        </w:rPr>
      </w:pPr>
      <w:hyperlink w:anchor="_Toc97737519" w:history="1">
        <w:r w:rsidRPr="003523CB">
          <w:rPr>
            <w:rStyle w:val="Hyperlink"/>
            <w:noProof/>
            <w:lang w:val="lt-LT"/>
          </w:rPr>
          <w:t>pav. 4 Microsoft</w:t>
        </w:r>
        <w:r>
          <w:rPr>
            <w:noProof/>
            <w:webHidden/>
          </w:rPr>
          <w:tab/>
        </w:r>
        <w:r>
          <w:rPr>
            <w:noProof/>
            <w:webHidden/>
          </w:rPr>
          <w:fldChar w:fldCharType="begin"/>
        </w:r>
        <w:r>
          <w:rPr>
            <w:noProof/>
            <w:webHidden/>
          </w:rPr>
          <w:instrText xml:space="preserve"> PAGEREF _Toc97737519 \h </w:instrText>
        </w:r>
        <w:r>
          <w:rPr>
            <w:noProof/>
            <w:webHidden/>
          </w:rPr>
        </w:r>
        <w:r>
          <w:rPr>
            <w:noProof/>
            <w:webHidden/>
          </w:rPr>
          <w:fldChar w:fldCharType="separate"/>
        </w:r>
        <w:r>
          <w:rPr>
            <w:noProof/>
            <w:webHidden/>
          </w:rPr>
          <w:t>12</w:t>
        </w:r>
        <w:r>
          <w:rPr>
            <w:noProof/>
            <w:webHidden/>
          </w:rPr>
          <w:fldChar w:fldCharType="end"/>
        </w:r>
      </w:hyperlink>
    </w:p>
    <w:p w14:paraId="14362BED" w14:textId="7180D83E" w:rsidR="00927026" w:rsidRDefault="00927026">
      <w:pPr>
        <w:pStyle w:val="TableofFigures"/>
        <w:tabs>
          <w:tab w:val="right" w:leader="dot" w:pos="9350"/>
        </w:tabs>
        <w:rPr>
          <w:rFonts w:asciiTheme="minorHAnsi" w:eastAsiaTheme="minorEastAsia" w:hAnsiTheme="minorHAnsi"/>
          <w:noProof/>
          <w:sz w:val="22"/>
        </w:rPr>
      </w:pPr>
      <w:hyperlink w:anchor="_Toc97737520" w:history="1">
        <w:r w:rsidRPr="003523CB">
          <w:rPr>
            <w:rStyle w:val="Hyperlink"/>
            <w:noProof/>
            <w:lang w:val="lt-LT"/>
          </w:rPr>
          <w:t>pav. 5 Google</w:t>
        </w:r>
        <w:r>
          <w:rPr>
            <w:noProof/>
            <w:webHidden/>
          </w:rPr>
          <w:tab/>
        </w:r>
        <w:r>
          <w:rPr>
            <w:noProof/>
            <w:webHidden/>
          </w:rPr>
          <w:fldChar w:fldCharType="begin"/>
        </w:r>
        <w:r>
          <w:rPr>
            <w:noProof/>
            <w:webHidden/>
          </w:rPr>
          <w:instrText xml:space="preserve"> PAGEREF _Toc97737520 \h </w:instrText>
        </w:r>
        <w:r>
          <w:rPr>
            <w:noProof/>
            <w:webHidden/>
          </w:rPr>
        </w:r>
        <w:r>
          <w:rPr>
            <w:noProof/>
            <w:webHidden/>
          </w:rPr>
          <w:fldChar w:fldCharType="separate"/>
        </w:r>
        <w:r>
          <w:rPr>
            <w:noProof/>
            <w:webHidden/>
          </w:rPr>
          <w:t>13</w:t>
        </w:r>
        <w:r>
          <w:rPr>
            <w:noProof/>
            <w:webHidden/>
          </w:rPr>
          <w:fldChar w:fldCharType="end"/>
        </w:r>
      </w:hyperlink>
    </w:p>
    <w:p w14:paraId="7D3FE2A2" w14:textId="2DDC40B6" w:rsidR="00927026" w:rsidRDefault="00927026">
      <w:pPr>
        <w:pStyle w:val="TableofFigures"/>
        <w:tabs>
          <w:tab w:val="right" w:leader="dot" w:pos="9350"/>
        </w:tabs>
        <w:rPr>
          <w:rFonts w:asciiTheme="minorHAnsi" w:eastAsiaTheme="minorEastAsia" w:hAnsiTheme="minorHAnsi"/>
          <w:noProof/>
          <w:sz w:val="22"/>
        </w:rPr>
      </w:pPr>
      <w:hyperlink w:anchor="_Toc97737521" w:history="1">
        <w:r w:rsidRPr="003523CB">
          <w:rPr>
            <w:rStyle w:val="Hyperlink"/>
            <w:noProof/>
            <w:lang w:val="lt-LT"/>
          </w:rPr>
          <w:t>pav. 6 Facebook</w:t>
        </w:r>
        <w:r>
          <w:rPr>
            <w:noProof/>
            <w:webHidden/>
          </w:rPr>
          <w:tab/>
        </w:r>
        <w:r>
          <w:rPr>
            <w:noProof/>
            <w:webHidden/>
          </w:rPr>
          <w:fldChar w:fldCharType="begin"/>
        </w:r>
        <w:r>
          <w:rPr>
            <w:noProof/>
            <w:webHidden/>
          </w:rPr>
          <w:instrText xml:space="preserve"> PAGEREF _Toc97737521 \h </w:instrText>
        </w:r>
        <w:r>
          <w:rPr>
            <w:noProof/>
            <w:webHidden/>
          </w:rPr>
        </w:r>
        <w:r>
          <w:rPr>
            <w:noProof/>
            <w:webHidden/>
          </w:rPr>
          <w:fldChar w:fldCharType="separate"/>
        </w:r>
        <w:r>
          <w:rPr>
            <w:noProof/>
            <w:webHidden/>
          </w:rPr>
          <w:t>13</w:t>
        </w:r>
        <w:r>
          <w:rPr>
            <w:noProof/>
            <w:webHidden/>
          </w:rPr>
          <w:fldChar w:fldCharType="end"/>
        </w:r>
      </w:hyperlink>
    </w:p>
    <w:p w14:paraId="16E66241" w14:textId="0BEAF225" w:rsidR="00927026" w:rsidRDefault="00927026">
      <w:pPr>
        <w:pStyle w:val="TableofFigures"/>
        <w:tabs>
          <w:tab w:val="right" w:leader="dot" w:pos="9350"/>
        </w:tabs>
        <w:rPr>
          <w:rFonts w:asciiTheme="minorHAnsi" w:eastAsiaTheme="minorEastAsia" w:hAnsiTheme="minorHAnsi"/>
          <w:noProof/>
          <w:sz w:val="22"/>
        </w:rPr>
      </w:pPr>
      <w:hyperlink w:anchor="_Toc97737522" w:history="1">
        <w:r w:rsidRPr="003523CB">
          <w:rPr>
            <w:rStyle w:val="Hyperlink"/>
            <w:noProof/>
            <w:lang w:val="lt-LT"/>
          </w:rPr>
          <w:t>pav. 7 Debesų paslaugos</w:t>
        </w:r>
        <w:r>
          <w:rPr>
            <w:noProof/>
            <w:webHidden/>
          </w:rPr>
          <w:tab/>
        </w:r>
        <w:r>
          <w:rPr>
            <w:noProof/>
            <w:webHidden/>
          </w:rPr>
          <w:fldChar w:fldCharType="begin"/>
        </w:r>
        <w:r>
          <w:rPr>
            <w:noProof/>
            <w:webHidden/>
          </w:rPr>
          <w:instrText xml:space="preserve"> PAGEREF _Toc97737522 \h </w:instrText>
        </w:r>
        <w:r>
          <w:rPr>
            <w:noProof/>
            <w:webHidden/>
          </w:rPr>
        </w:r>
        <w:r>
          <w:rPr>
            <w:noProof/>
            <w:webHidden/>
          </w:rPr>
          <w:fldChar w:fldCharType="separate"/>
        </w:r>
        <w:r>
          <w:rPr>
            <w:noProof/>
            <w:webHidden/>
          </w:rPr>
          <w:t>14</w:t>
        </w:r>
        <w:r>
          <w:rPr>
            <w:noProof/>
            <w:webHidden/>
          </w:rPr>
          <w:fldChar w:fldCharType="end"/>
        </w:r>
      </w:hyperlink>
    </w:p>
    <w:p w14:paraId="17706806" w14:textId="54F6BF2D" w:rsidR="00B15CEA" w:rsidRPr="005B2BB8"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fldChar w:fldCharType="end"/>
      </w:r>
    </w:p>
    <w:p w14:paraId="191106E1" w14:textId="79F56624" w:rsidR="005034EA"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br w:type="page"/>
      </w:r>
    </w:p>
    <w:p w14:paraId="2CB71B2D" w14:textId="12E85B59" w:rsidR="005034EA" w:rsidRDefault="005034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lastRenderedPageBreak/>
        <w:t>Ataskaitos pakeitimai</w:t>
      </w:r>
    </w:p>
    <w:p w14:paraId="770510A3" w14:textId="7C4B6544" w:rsidR="005034EA" w:rsidRDefault="005034EA" w:rsidP="005034EA">
      <w:pPr>
        <w:rPr>
          <w:lang w:val="lt-LT"/>
        </w:rPr>
      </w:pPr>
      <w:r>
        <w:rPr>
          <w:lang w:val="lt-LT"/>
        </w:rPr>
        <w:t>Koreguotas „</w:t>
      </w:r>
      <w:r w:rsidRPr="005034EA">
        <w:rPr>
          <w:lang w:val="lt-LT"/>
        </w:rPr>
        <w:t>Žiniatinklio programų prieigos valdymo problemos</w:t>
      </w:r>
      <w:r>
        <w:rPr>
          <w:lang w:val="lt-LT"/>
        </w:rPr>
        <w:t>“ punktas. Pridėtos naujos problemos, kurios kyla tinklalapio sistemų prieigos valdyme.</w:t>
      </w:r>
    </w:p>
    <w:p w14:paraId="62BD35F5" w14:textId="7378E221" w:rsidR="005034EA" w:rsidRDefault="005034EA" w:rsidP="005034EA">
      <w:pPr>
        <w:rPr>
          <w:lang w:val="lt-LT"/>
        </w:rPr>
      </w:pPr>
      <w:r>
        <w:rPr>
          <w:lang w:val="lt-LT"/>
        </w:rPr>
        <w:t>Koreguotas „</w:t>
      </w:r>
      <w:r w:rsidRPr="005034EA">
        <w:rPr>
          <w:lang w:val="lt-LT"/>
        </w:rPr>
        <w:t>Rolėmis grįsto prieigos valdymo metodo pritaikymas žiniatinklyje</w:t>
      </w:r>
      <w:r>
        <w:rPr>
          <w:lang w:val="lt-LT"/>
        </w:rPr>
        <w:t>“ punktas. Pridėti nauji pavyzdžiai, kur yra naudojami prieigos valdymo metodai.</w:t>
      </w:r>
    </w:p>
    <w:p w14:paraId="7F87F2B6" w14:textId="3C1029F7" w:rsidR="005034EA" w:rsidRDefault="005034EA" w:rsidP="005034EA">
      <w:pPr>
        <w:rPr>
          <w:lang w:val="lt-LT"/>
        </w:rPr>
      </w:pPr>
      <w:r>
        <w:rPr>
          <w:lang w:val="lt-LT"/>
        </w:rPr>
        <w:t>Koreguotos Analizės išvados</w:t>
      </w:r>
      <w:r w:rsidR="00B145A6">
        <w:rPr>
          <w:lang w:val="lt-LT"/>
        </w:rPr>
        <w:t>, pagal pakeitimus kurie yra minėti aukščiau</w:t>
      </w:r>
      <w:r>
        <w:rPr>
          <w:lang w:val="lt-LT"/>
        </w:rPr>
        <w:t>.</w:t>
      </w:r>
    </w:p>
    <w:p w14:paraId="290123EE" w14:textId="608D6169" w:rsidR="005034EA" w:rsidRDefault="005034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5B2BB8" w:rsidRDefault="00BF7339" w:rsidP="00B351C7">
      <w:pPr>
        <w:pStyle w:val="Heading1"/>
        <w:spacing w:after="240"/>
        <w:rPr>
          <w:lang w:val="lt-LT"/>
        </w:rPr>
      </w:pPr>
      <w:bookmarkStart w:id="0" w:name="_Toc97737523"/>
      <w:r w:rsidRPr="005B2BB8">
        <w:rPr>
          <w:lang w:val="lt-LT"/>
        </w:rPr>
        <w:lastRenderedPageBreak/>
        <w:t>Įžanga</w:t>
      </w:r>
      <w:bookmarkEnd w:id="0"/>
      <w:r w:rsidRPr="005B2BB8">
        <w:rPr>
          <w:lang w:val="lt-LT"/>
        </w:rPr>
        <w:t xml:space="preserve"> </w:t>
      </w:r>
    </w:p>
    <w:p w14:paraId="6D4471BB" w14:textId="2E5A9784" w:rsidR="00FC16CA" w:rsidRPr="005B2BB8" w:rsidRDefault="00FC16CA" w:rsidP="003F6F30">
      <w:pPr>
        <w:rPr>
          <w:lang w:val="lt-LT"/>
        </w:rPr>
      </w:pPr>
      <w:r w:rsidRPr="005B2BB8">
        <w:rPr>
          <w:lang w:val="lt-LT"/>
        </w:rPr>
        <w:t>Rolėmis grįstas prieigos valdymo metodas yra vienas iš populiariausių metodų esančių,</w:t>
      </w:r>
      <w:r w:rsidR="00A76330" w:rsidRPr="005B2BB8">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sidRPr="005B2BB8">
        <w:rPr>
          <w:lang w:val="lt-LT"/>
        </w:rPr>
        <w:t xml:space="preserve"> Rolėmis grįstas žiniatinklio programų prieigos valdymo metodas leis panaudoti rolėmis grįstą prieigos metodą žiniatinklio programoms. Kadangi žiniatinklio programų kiekis didėja reikia ir metodo, kuris leistų daugiai valdyti naudotojo prieigą prie programos funkcijų ir domenų.</w:t>
      </w:r>
      <w:r w:rsidR="00A76330" w:rsidRPr="005B2BB8">
        <w:rPr>
          <w:lang w:val="lt-LT"/>
        </w:rPr>
        <w:t xml:space="preserve"> Metodas kurį analizuoju yra pagrindinis metodas prieigos valdymui. Analizės metu yra analizuojamos prieigos valdymo problemos, </w:t>
      </w:r>
      <w:r w:rsidR="00B351C7" w:rsidRPr="005B2BB8">
        <w:rPr>
          <w:lang w:val="lt-LT"/>
        </w:rPr>
        <w:t>išsiaiškinama apie kitus esamus metodus.</w:t>
      </w:r>
    </w:p>
    <w:p w14:paraId="1BB49AE3" w14:textId="6B8F7361" w:rsidR="003F6F30" w:rsidRPr="005B2BB8" w:rsidRDefault="003F6F30" w:rsidP="00E80DD0">
      <w:pPr>
        <w:pStyle w:val="Heading2"/>
        <w:spacing w:after="240"/>
        <w:rPr>
          <w:lang w:val="lt-LT"/>
        </w:rPr>
      </w:pPr>
      <w:bookmarkStart w:id="1" w:name="_Toc97737524"/>
      <w:r w:rsidRPr="005B2BB8">
        <w:rPr>
          <w:lang w:val="lt-LT"/>
        </w:rPr>
        <w:t>Tikslas ir uždaviniai</w:t>
      </w:r>
      <w:bookmarkEnd w:id="1"/>
    </w:p>
    <w:p w14:paraId="7B8D5552" w14:textId="48CFE939" w:rsidR="00B351C7" w:rsidRPr="005B2BB8" w:rsidRDefault="00B351C7" w:rsidP="00B351C7">
      <w:pPr>
        <w:rPr>
          <w:lang w:val="lt-LT"/>
        </w:rPr>
      </w:pPr>
      <w:r w:rsidRPr="005B2BB8">
        <w:rPr>
          <w:lang w:val="lt-LT"/>
        </w:rPr>
        <w:t>Darbo tikslas – sukurti rolėmis grįstą prieigos valdymo metod</w:t>
      </w:r>
      <w:r w:rsidR="006763CD" w:rsidRPr="005B2BB8">
        <w:rPr>
          <w:lang w:val="lt-LT"/>
        </w:rPr>
        <w:t>ą skirtą internetinėms programoms.</w:t>
      </w:r>
      <w:r w:rsidRPr="005B2BB8">
        <w:rPr>
          <w:lang w:val="lt-LT"/>
        </w:rPr>
        <w:t xml:space="preserve"> </w:t>
      </w:r>
      <w:r w:rsidR="006763CD" w:rsidRPr="005B2BB8">
        <w:rPr>
          <w:lang w:val="lt-LT"/>
        </w:rPr>
        <w:t>Metodas turėtu leisti pritaikyti rolėmis grįstą prieigos valdymo metodą internetinių aplikacijų prieigos valdymui.</w:t>
      </w:r>
      <w:r w:rsidR="00B83F2F" w:rsidRPr="005B2BB8">
        <w:rPr>
          <w:lang w:val="lt-LT"/>
        </w:rPr>
        <w:t xml:space="preserve"> Panaudojus naują metodą administratorius galės keisti roles, licencijas, naujoms internetinėms aplikacijoms.</w:t>
      </w:r>
    </w:p>
    <w:p w14:paraId="6F5A9CE9" w14:textId="2680F36C" w:rsidR="00B179C1" w:rsidRPr="005B2BB8" w:rsidRDefault="00B179C1" w:rsidP="00B179C1">
      <w:pPr>
        <w:pStyle w:val="ListParagraph"/>
        <w:numPr>
          <w:ilvl w:val="0"/>
          <w:numId w:val="3"/>
        </w:numPr>
        <w:rPr>
          <w:lang w:val="lt-LT"/>
        </w:rPr>
      </w:pPr>
      <w:r w:rsidRPr="005B2BB8">
        <w:rPr>
          <w:lang w:val="lt-LT"/>
        </w:rPr>
        <w:t>Išanalizuoti žiniatinklio programų prieigos valdymo problemos.</w:t>
      </w:r>
    </w:p>
    <w:p w14:paraId="0242804C" w14:textId="700E5A70" w:rsidR="00B179C1" w:rsidRPr="005B2BB8" w:rsidRDefault="00B179C1" w:rsidP="00B179C1">
      <w:pPr>
        <w:pStyle w:val="ListParagraph"/>
        <w:numPr>
          <w:ilvl w:val="0"/>
          <w:numId w:val="3"/>
        </w:numPr>
        <w:rPr>
          <w:lang w:val="lt-LT"/>
        </w:rPr>
      </w:pPr>
      <w:r w:rsidRPr="005B2BB8">
        <w:rPr>
          <w:lang w:val="lt-LT"/>
        </w:rPr>
        <w:t>Išanalizuoti žiniatinklio programų prieigos valdymo metodus.</w:t>
      </w:r>
    </w:p>
    <w:p w14:paraId="4C409B95" w14:textId="785F5B74" w:rsidR="00B179C1" w:rsidRPr="005B2BB8" w:rsidRDefault="00B179C1" w:rsidP="00B179C1">
      <w:pPr>
        <w:pStyle w:val="ListParagraph"/>
        <w:numPr>
          <w:ilvl w:val="0"/>
          <w:numId w:val="3"/>
        </w:numPr>
        <w:rPr>
          <w:lang w:val="lt-LT"/>
        </w:rPr>
      </w:pPr>
      <w:r w:rsidRPr="005B2BB8">
        <w:rPr>
          <w:lang w:val="lt-LT"/>
        </w:rPr>
        <w:t>Išanalizuoti rolėmis grįstas prieigos valdymo metodas.</w:t>
      </w:r>
    </w:p>
    <w:p w14:paraId="20EF13B9" w14:textId="7A44D1D6" w:rsidR="00862247" w:rsidRPr="00862247" w:rsidRDefault="00B179C1" w:rsidP="00862247">
      <w:pPr>
        <w:pStyle w:val="ListParagraph"/>
        <w:numPr>
          <w:ilvl w:val="0"/>
          <w:numId w:val="3"/>
        </w:numPr>
        <w:rPr>
          <w:lang w:val="lt-LT"/>
        </w:rPr>
      </w:pPr>
      <w:r w:rsidRPr="005B2BB8">
        <w:rPr>
          <w:lang w:val="lt-LT"/>
        </w:rPr>
        <w:t xml:space="preserve">Išanalizuoti </w:t>
      </w:r>
      <w:r w:rsidR="00FD524A" w:rsidRPr="005B2BB8">
        <w:rPr>
          <w:lang w:val="lt-LT"/>
        </w:rPr>
        <w:t>rolėmis grįsto prieigos valdymo metodo pritaikymą žiniatinklyje</w:t>
      </w:r>
      <w:r w:rsidRPr="005B2BB8">
        <w:rPr>
          <w:lang w:val="lt-LT"/>
        </w:rPr>
        <w:t>.</w:t>
      </w:r>
    </w:p>
    <w:p w14:paraId="0CCF1BDD" w14:textId="08DBBC3C" w:rsidR="00B179C1" w:rsidRPr="005B2BB8" w:rsidRDefault="00B179C1" w:rsidP="00B179C1">
      <w:pPr>
        <w:pStyle w:val="ListParagraph"/>
        <w:numPr>
          <w:ilvl w:val="0"/>
          <w:numId w:val="3"/>
        </w:numPr>
        <w:rPr>
          <w:lang w:val="lt-LT"/>
        </w:rPr>
      </w:pPr>
      <w:r w:rsidRPr="005B2BB8">
        <w:rPr>
          <w:lang w:val="lt-LT"/>
        </w:rPr>
        <w:t>Pasiūlyti rolėmis grįstą prieigos valdymo metodą skirtą žiniatinklių programoms.</w:t>
      </w:r>
    </w:p>
    <w:p w14:paraId="70D0FB79" w14:textId="2A783265" w:rsidR="00B179C1" w:rsidRPr="005B2BB8" w:rsidRDefault="00E80DD0" w:rsidP="00B179C1">
      <w:pPr>
        <w:pStyle w:val="ListParagraph"/>
        <w:numPr>
          <w:ilvl w:val="0"/>
          <w:numId w:val="3"/>
        </w:numPr>
        <w:rPr>
          <w:lang w:val="lt-LT"/>
        </w:rPr>
      </w:pPr>
      <w:r w:rsidRPr="005B2BB8">
        <w:rPr>
          <w:lang w:val="lt-LT"/>
        </w:rPr>
        <w:t>Įgyvendinti sukurtą metodą ir palyginti rezultatus.</w:t>
      </w:r>
    </w:p>
    <w:p w14:paraId="6196930A" w14:textId="262F2899" w:rsidR="003F6F30" w:rsidRPr="005B2BB8" w:rsidRDefault="003F6F30" w:rsidP="00E80DD0">
      <w:pPr>
        <w:pStyle w:val="Heading2"/>
        <w:spacing w:after="240"/>
        <w:rPr>
          <w:lang w:val="lt-LT"/>
        </w:rPr>
      </w:pPr>
      <w:bookmarkStart w:id="2" w:name="_Toc97737525"/>
      <w:r w:rsidRPr="005B2BB8">
        <w:rPr>
          <w:lang w:val="lt-LT"/>
        </w:rPr>
        <w:t>Dokumento struktūra</w:t>
      </w:r>
      <w:bookmarkEnd w:id="2"/>
    </w:p>
    <w:p w14:paraId="7A353B30" w14:textId="592C7285" w:rsidR="00E80DD0" w:rsidRPr="005B2BB8" w:rsidRDefault="00E80DD0" w:rsidP="00E80DD0">
      <w:pPr>
        <w:rPr>
          <w:lang w:val="lt-LT"/>
        </w:rPr>
      </w:pPr>
      <w:r w:rsidRPr="005B2BB8">
        <w:rPr>
          <w:lang w:val="lt-LT"/>
        </w:rPr>
        <w:t xml:space="preserve">Darbą sudaro keturi pagrindiniai skyriai - žiniatinklio programų prieigos valdymo problemos, žiniatinklio programų prieigos valdymo metodus, rolėmis grįstas prieigos valdymo metodas, rolėmis grįsto prieigos valdymo metodo žiniatinklyje modelį analizės skyriai. Pirmame skyriuje yra analizuojamos žiniatinklio programų prieigos valdymo esamos problemos. Kitame skyriuje yra analizuojama skirtingi metodai skirti valdyti žiniatinklio programų prieigą. </w:t>
      </w:r>
      <w:r w:rsidR="00AD5BCC" w:rsidRPr="005B2BB8">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5B2BB8" w:rsidRDefault="00E80DD0" w:rsidP="00E80DD0">
      <w:pPr>
        <w:rPr>
          <w:lang w:val="lt-LT"/>
        </w:rPr>
      </w:pPr>
    </w:p>
    <w:p w14:paraId="4E689D10" w14:textId="4C9AD320" w:rsidR="000B332D" w:rsidRPr="005B2BB8" w:rsidRDefault="000B332D" w:rsidP="000B332D">
      <w:pPr>
        <w:rPr>
          <w:rFonts w:cs="Times New Roman"/>
          <w:szCs w:val="24"/>
          <w:lang w:val="lt-LT"/>
        </w:rPr>
      </w:pPr>
    </w:p>
    <w:p w14:paraId="6AA25AD9" w14:textId="71842A12" w:rsidR="003D7B24" w:rsidRPr="005B2BB8" w:rsidRDefault="003D7B24">
      <w:pPr>
        <w:rPr>
          <w:rFonts w:cs="Times New Roman"/>
          <w:szCs w:val="24"/>
          <w:lang w:val="lt-LT"/>
        </w:rPr>
      </w:pPr>
      <w:r w:rsidRPr="005B2BB8">
        <w:rPr>
          <w:rFonts w:cs="Times New Roman"/>
          <w:szCs w:val="24"/>
          <w:lang w:val="lt-LT"/>
        </w:rPr>
        <w:br w:type="page"/>
      </w:r>
    </w:p>
    <w:p w14:paraId="37FF550F" w14:textId="7A6B3AA9" w:rsidR="00BF7339" w:rsidRPr="005B2BB8" w:rsidRDefault="003C771F" w:rsidP="00F52533">
      <w:pPr>
        <w:pStyle w:val="Heading1"/>
        <w:spacing w:before="0" w:after="240"/>
        <w:rPr>
          <w:lang w:val="lt-LT"/>
        </w:rPr>
      </w:pPr>
      <w:bookmarkStart w:id="3" w:name="_Toc97737526"/>
      <w:r w:rsidRPr="005B2BB8">
        <w:rPr>
          <w:lang w:val="lt-LT"/>
        </w:rPr>
        <w:lastRenderedPageBreak/>
        <w:t>Žiniatinklio programų p</w:t>
      </w:r>
      <w:r w:rsidR="00BF7339" w:rsidRPr="005B2BB8">
        <w:rPr>
          <w:lang w:val="lt-LT"/>
        </w:rPr>
        <w:t>rieigos valdymo problemos</w:t>
      </w:r>
      <w:bookmarkEnd w:id="3"/>
    </w:p>
    <w:p w14:paraId="7A4EA9BB" w14:textId="5A65AB82" w:rsidR="00AF609D" w:rsidRPr="005B2BB8" w:rsidRDefault="00E85456" w:rsidP="003874EF">
      <w:pPr>
        <w:spacing w:after="240"/>
        <w:rPr>
          <w:rFonts w:cs="Times New Roman"/>
          <w:szCs w:val="24"/>
          <w:lang w:val="lt-LT"/>
        </w:rPr>
      </w:pPr>
      <w:r w:rsidRPr="005B2BB8">
        <w:rPr>
          <w:lang w:val="lt-LT"/>
        </w:rPr>
        <w:t xml:space="preserve">Prieigos valdymo problema egzistuoja ne vienerius metus.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sidRPr="005B2BB8">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sidRPr="005B2BB8">
        <w:rPr>
          <w:rFonts w:cs="Times New Roman"/>
          <w:szCs w:val="24"/>
          <w:lang w:val="lt-LT"/>
        </w:rPr>
        <w:t>v</w:t>
      </w:r>
      <w:r w:rsidR="00413248" w:rsidRPr="005B2BB8">
        <w:rPr>
          <w:rFonts w:cs="Times New Roman"/>
          <w:szCs w:val="24"/>
          <w:lang w:val="lt-LT"/>
        </w:rPr>
        <w:t xml:space="preserve">isos internetinės aplikacijos ir net tik naudoja </w:t>
      </w:r>
      <w:r w:rsidR="004A1678" w:rsidRPr="005B2BB8">
        <w:rPr>
          <w:rFonts w:cs="Times New Roman"/>
          <w:szCs w:val="24"/>
          <w:lang w:val="lt-LT"/>
        </w:rPr>
        <w:t>pasirinktą</w:t>
      </w:r>
      <w:r w:rsidR="00413248" w:rsidRPr="005B2BB8">
        <w:rPr>
          <w:rFonts w:cs="Times New Roman"/>
          <w:szCs w:val="24"/>
          <w:lang w:val="lt-LT"/>
        </w:rPr>
        <w:t xml:space="preserve"> modelį naudotojų prieig</w:t>
      </w:r>
      <w:r w:rsidR="004A1678" w:rsidRPr="005B2BB8">
        <w:rPr>
          <w:rFonts w:cs="Times New Roman"/>
          <w:szCs w:val="24"/>
          <w:lang w:val="lt-LT"/>
        </w:rPr>
        <w:t>os</w:t>
      </w:r>
      <w:r w:rsidR="00413248" w:rsidRPr="005B2BB8">
        <w:rPr>
          <w:rFonts w:cs="Times New Roman"/>
          <w:szCs w:val="24"/>
          <w:lang w:val="lt-LT"/>
        </w:rPr>
        <w:t xml:space="preserve"> valdy</w:t>
      </w:r>
      <w:r w:rsidR="004A1678" w:rsidRPr="005B2BB8">
        <w:rPr>
          <w:rFonts w:cs="Times New Roman"/>
          <w:szCs w:val="24"/>
          <w:lang w:val="lt-LT"/>
        </w:rPr>
        <w:t>mui</w:t>
      </w:r>
      <w:r w:rsidR="00413248" w:rsidRPr="005B2BB8">
        <w:rPr>
          <w:rFonts w:cs="Times New Roman"/>
          <w:szCs w:val="24"/>
          <w:lang w:val="lt-LT"/>
        </w:rPr>
        <w:t xml:space="preserve">. Kiekvienas modelis turi savus pliusus ir minusus. </w:t>
      </w:r>
      <w:r w:rsidR="00E414CE" w:rsidRPr="005B2BB8">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sidRPr="005B2BB8">
        <w:rPr>
          <w:rFonts w:cs="Times New Roman"/>
          <w:szCs w:val="24"/>
          <w:lang w:val="lt-LT"/>
        </w:rPr>
        <w:t xml:space="preserve"> </w:t>
      </w:r>
    </w:p>
    <w:p w14:paraId="03B3C74C" w14:textId="77777777" w:rsidR="00B46553" w:rsidRPr="005B2BB8" w:rsidRDefault="00B46553" w:rsidP="00091269">
      <w:pPr>
        <w:keepNext/>
        <w:jc w:val="center"/>
        <w:rPr>
          <w:lang w:val="lt-LT"/>
        </w:rPr>
      </w:pPr>
      <w:r w:rsidRPr="005B2BB8">
        <w:rPr>
          <w:noProof/>
          <w:lang w:val="lt-LT"/>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55839CF5" w:rsidR="00B46553" w:rsidRPr="005B2BB8" w:rsidRDefault="00B46553" w:rsidP="00B46553">
      <w:pPr>
        <w:pStyle w:val="Caption"/>
        <w:rPr>
          <w:lang w:val="lt-LT"/>
        </w:rPr>
      </w:pPr>
      <w:bookmarkStart w:id="4" w:name="_Toc97737516"/>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0E55A1">
        <w:rPr>
          <w:noProof/>
          <w:lang w:val="lt-LT"/>
        </w:rPr>
        <w:t>1</w:t>
      </w:r>
      <w:r w:rsidRPr="005B2BB8">
        <w:rPr>
          <w:lang w:val="lt-LT"/>
        </w:rPr>
        <w:fldChar w:fldCharType="end"/>
      </w:r>
      <w:r w:rsidR="003E39A9" w:rsidRPr="005B2BB8">
        <w:rPr>
          <w:lang w:val="lt-LT"/>
        </w:rPr>
        <w:t xml:space="preserve"> prieigos valdymo modelio problemos</w:t>
      </w:r>
      <w:bookmarkEnd w:id="4"/>
    </w:p>
    <w:p w14:paraId="086FAF76" w14:textId="3F6E7B73" w:rsidR="003874EF" w:rsidRPr="005B2BB8" w:rsidRDefault="003874EF" w:rsidP="003874EF">
      <w:pPr>
        <w:pStyle w:val="ListParagraph"/>
        <w:numPr>
          <w:ilvl w:val="0"/>
          <w:numId w:val="5"/>
        </w:numPr>
        <w:rPr>
          <w:lang w:val="lt-LT"/>
        </w:rPr>
      </w:pPr>
      <w:r w:rsidRPr="005B2BB8">
        <w:rPr>
          <w:lang w:val="lt-LT"/>
        </w:rPr>
        <w:t>Konfidencialumas</w:t>
      </w:r>
    </w:p>
    <w:p w14:paraId="0C82B556" w14:textId="668DC459" w:rsidR="003874EF" w:rsidRPr="005B2BB8" w:rsidRDefault="003874EF" w:rsidP="003874EF">
      <w:pPr>
        <w:pStyle w:val="ListParagraph"/>
        <w:numPr>
          <w:ilvl w:val="0"/>
          <w:numId w:val="5"/>
        </w:numPr>
        <w:rPr>
          <w:lang w:val="lt-LT"/>
        </w:rPr>
      </w:pPr>
      <w:r w:rsidRPr="005B2BB8">
        <w:rPr>
          <w:lang w:val="lt-LT"/>
        </w:rPr>
        <w:t>Vientisumas</w:t>
      </w:r>
    </w:p>
    <w:p w14:paraId="67B274A7" w14:textId="44CCE8F6" w:rsidR="003874EF" w:rsidRPr="005B2BB8" w:rsidRDefault="003874EF" w:rsidP="003874EF">
      <w:pPr>
        <w:pStyle w:val="ListParagraph"/>
        <w:numPr>
          <w:ilvl w:val="0"/>
          <w:numId w:val="5"/>
        </w:numPr>
        <w:rPr>
          <w:lang w:val="lt-LT"/>
        </w:rPr>
      </w:pPr>
      <w:r w:rsidRPr="005B2BB8">
        <w:rPr>
          <w:lang w:val="lt-LT"/>
        </w:rPr>
        <w:t>Prieinamumas</w:t>
      </w:r>
    </w:p>
    <w:p w14:paraId="173D3991" w14:textId="3AC64F87" w:rsidR="00103A97" w:rsidRPr="005B2BB8" w:rsidRDefault="00F8231C" w:rsidP="00F52533">
      <w:pPr>
        <w:pStyle w:val="Heading2"/>
        <w:spacing w:after="240"/>
        <w:rPr>
          <w:lang w:val="lt-LT"/>
        </w:rPr>
      </w:pPr>
      <w:bookmarkStart w:id="5" w:name="_Toc97737527"/>
      <w:r w:rsidRPr="005B2BB8">
        <w:rPr>
          <w:lang w:val="lt-LT"/>
        </w:rPr>
        <w:lastRenderedPageBreak/>
        <w:t>Prieigos valdymas</w:t>
      </w:r>
      <w:r w:rsidR="00F45CBF" w:rsidRPr="005B2BB8">
        <w:rPr>
          <w:lang w:val="lt-LT"/>
        </w:rPr>
        <w:t xml:space="preserve"> (Separation of Duty)</w:t>
      </w:r>
      <w:bookmarkEnd w:id="5"/>
    </w:p>
    <w:p w14:paraId="64E5C435" w14:textId="7A9E2CBD" w:rsidR="00E4349A" w:rsidRPr="005B2BB8" w:rsidRDefault="00E4349A" w:rsidP="002B449E">
      <w:pPr>
        <w:ind w:left="360"/>
        <w:rPr>
          <w:lang w:val="lt-LT"/>
        </w:rPr>
      </w:pPr>
      <w:r w:rsidRPr="005B2BB8">
        <w:rPr>
          <w:lang w:val="lt-LT"/>
        </w:rPr>
        <w:t>Viena iš pirmujų problem yra naudotojų prieigos atsikyrimas. Šia problem bando išspręsti kiekvienas prieigos saugos modelis. Problema atsirado, kai keletas naudotojų pradėjo naudotis tokiu pačiu kompiuteriu, tada iškilo klausimas. Kaip galima atskirti naudotojo prieinamus resursus kiekvienam naudotojui, pavyzdžiui, kokias aplikacijas gali naudoti naudotojas, o kokių negali. arba kokius failus gali redaguoti, o kokiu negali.</w:t>
      </w:r>
      <w:r w:rsidR="002D58C9">
        <w:rPr>
          <w:lang w:val="lt-LT"/>
        </w:rPr>
        <w:t xml:space="preserve"> Minėta problema išlieka ir dabar. Naudojant internetines sistemas reikia atskirti teikiamus resusrsus pagal naudotojo prieigą.</w:t>
      </w:r>
    </w:p>
    <w:p w14:paraId="3ADB969E" w14:textId="3A67B482" w:rsidR="00042671" w:rsidRPr="005B2BB8" w:rsidRDefault="004A2723" w:rsidP="00F52533">
      <w:pPr>
        <w:pStyle w:val="Heading2"/>
        <w:spacing w:after="240"/>
        <w:rPr>
          <w:lang w:val="lt-LT"/>
        </w:rPr>
      </w:pPr>
      <w:bookmarkStart w:id="6" w:name="_Toc97737528"/>
      <w:r w:rsidRPr="005B2BB8">
        <w:rPr>
          <w:lang w:val="lt-LT"/>
        </w:rPr>
        <w:t>D</w:t>
      </w:r>
      <w:r w:rsidR="00D75E1B" w:rsidRPr="005B2BB8">
        <w:rPr>
          <w:lang w:val="lt-LT"/>
        </w:rPr>
        <w:t>inamiškumas</w:t>
      </w:r>
      <w:bookmarkEnd w:id="6"/>
      <w:r w:rsidR="00517E4A" w:rsidRPr="005B2BB8">
        <w:rPr>
          <w:lang w:val="lt-LT"/>
        </w:rPr>
        <w:t xml:space="preserve"> </w:t>
      </w:r>
    </w:p>
    <w:p w14:paraId="21FB777F" w14:textId="44B61A15" w:rsidR="00023D9E" w:rsidRPr="005B2BB8" w:rsidRDefault="00FE6055" w:rsidP="00103A97">
      <w:pPr>
        <w:ind w:left="360"/>
        <w:rPr>
          <w:rFonts w:cs="Times New Roman"/>
          <w:szCs w:val="24"/>
          <w:lang w:val="lt-LT"/>
        </w:rPr>
      </w:pPr>
      <w:r w:rsidRPr="005B2BB8">
        <w:rPr>
          <w:rFonts w:cs="Times New Roman"/>
          <w:szCs w:val="24"/>
          <w:lang w:val="lt-LT"/>
        </w:rPr>
        <w:t>Pradėkime nuo pirmos problemos</w:t>
      </w:r>
      <w:r w:rsidR="00D75E1B" w:rsidRPr="005B2BB8">
        <w:rPr>
          <w:rFonts w:cs="Times New Roman"/>
          <w:szCs w:val="24"/>
          <w:lang w:val="lt-LT"/>
        </w:rPr>
        <w:t>:</w:t>
      </w:r>
      <w:r w:rsidRPr="005B2BB8">
        <w:rPr>
          <w:rFonts w:cs="Times New Roman"/>
          <w:szCs w:val="24"/>
          <w:lang w:val="lt-LT"/>
        </w:rPr>
        <w:t xml:space="preserve"> </w:t>
      </w:r>
      <w:r w:rsidR="00CE5F75" w:rsidRPr="005B2BB8">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sidRPr="005B2BB8">
        <w:rPr>
          <w:rFonts w:cs="Times New Roman"/>
          <w:szCs w:val="24"/>
          <w:lang w:val="lt-LT"/>
        </w:rPr>
        <w:t xml:space="preserve"> susidurti prieigos valdymo problemomis, kadangi ne visi modeliai leidžia dinamiškai plėsti projektą. Plečiant dinamišką sistemą</w:t>
      </w:r>
      <w:r w:rsidR="00023D9E" w:rsidRPr="005B2BB8">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45539901" w14:textId="77777777" w:rsidR="00483594" w:rsidRPr="005B2BB8" w:rsidRDefault="00483594" w:rsidP="00483594">
      <w:pPr>
        <w:pStyle w:val="Heading2"/>
        <w:spacing w:after="240"/>
        <w:rPr>
          <w:lang w:val="lt-LT"/>
        </w:rPr>
      </w:pPr>
      <w:bookmarkStart w:id="7" w:name="_Toc97737529"/>
      <w:r w:rsidRPr="005B2BB8">
        <w:rPr>
          <w:lang w:val="lt-LT"/>
        </w:rPr>
        <w:t>Vientisumo problema tarp sistemu</w:t>
      </w:r>
      <w:bookmarkEnd w:id="7"/>
    </w:p>
    <w:p w14:paraId="2754C9F6" w14:textId="082A2446" w:rsidR="00042671" w:rsidRPr="005B2BB8" w:rsidRDefault="004A2723" w:rsidP="00A142C2">
      <w:pPr>
        <w:ind w:left="360"/>
        <w:rPr>
          <w:rFonts w:cs="Times New Roman"/>
          <w:szCs w:val="24"/>
          <w:lang w:val="lt-LT"/>
        </w:rPr>
      </w:pPr>
      <w:r w:rsidRPr="005B2BB8">
        <w:rPr>
          <w:rFonts w:cs="Times New Roman"/>
          <w:szCs w:val="24"/>
          <w:lang w:val="lt-LT"/>
        </w:rPr>
        <w:t>Prisijungimas prie sistemos per kitus puslapius</w:t>
      </w:r>
      <w:r w:rsidR="00B30CE1" w:rsidRPr="005B2BB8">
        <w:rPr>
          <w:rFonts w:cs="Times New Roman"/>
          <w:szCs w:val="24"/>
          <w:lang w:val="lt-LT"/>
        </w:rPr>
        <w:t xml:space="preserve">. </w:t>
      </w:r>
      <w:r w:rsidR="00654B4C" w:rsidRPr="005B2BB8">
        <w:rPr>
          <w:rFonts w:cs="Times New Roman"/>
          <w:szCs w:val="24"/>
          <w:lang w:val="lt-LT"/>
        </w:rPr>
        <w:t>Naudojantis internetinėmis aplikacijomis galima</w:t>
      </w:r>
      <w:r w:rsidR="00B30CE1" w:rsidRPr="005B2BB8">
        <w:rPr>
          <w:rFonts w:cs="Times New Roman"/>
          <w:szCs w:val="24"/>
          <w:lang w:val="lt-LT"/>
        </w:rPr>
        <w:t xml:space="preserve"> prisijungti prie sistemos naudojant kitą sistemą</w:t>
      </w:r>
      <w:r w:rsidR="008313E9" w:rsidRPr="005B2BB8">
        <w:rPr>
          <w:rFonts w:cs="Times New Roman"/>
          <w:szCs w:val="24"/>
          <w:lang w:val="lt-LT"/>
        </w:rPr>
        <w:t>.</w:t>
      </w:r>
      <w:r w:rsidR="00B30CE1" w:rsidRPr="005B2BB8">
        <w:rPr>
          <w:rFonts w:cs="Times New Roman"/>
          <w:szCs w:val="24"/>
          <w:lang w:val="lt-LT"/>
        </w:rPr>
        <w:t xml:space="preserve"> </w:t>
      </w:r>
      <w:r w:rsidR="008313E9" w:rsidRPr="005B2BB8">
        <w:rPr>
          <w:rFonts w:cs="Times New Roman"/>
          <w:szCs w:val="24"/>
          <w:lang w:val="lt-LT"/>
        </w:rPr>
        <w:t>D</w:t>
      </w:r>
      <w:r w:rsidR="00B30CE1" w:rsidRPr="005B2BB8">
        <w:rPr>
          <w:rFonts w:cs="Times New Roman"/>
          <w:szCs w:val="24"/>
          <w:lang w:val="lt-LT"/>
        </w:rPr>
        <w:t>ažnai iškyla įvairios problemos</w:t>
      </w:r>
      <w:r w:rsidR="00654B4C" w:rsidRPr="005B2BB8">
        <w:rPr>
          <w:rFonts w:cs="Times New Roman"/>
          <w:szCs w:val="24"/>
          <w:lang w:val="lt-LT"/>
        </w:rPr>
        <w:t xml:space="preserve"> prisijungiant su kita sistema</w:t>
      </w:r>
      <w:r w:rsidR="00B30CE1" w:rsidRPr="005B2BB8">
        <w:rPr>
          <w:rFonts w:cs="Times New Roman"/>
          <w:szCs w:val="24"/>
          <w:lang w:val="lt-LT"/>
        </w:rPr>
        <w:t>, priklausant nuo pasirinkto prieigos valdymo modelio.</w:t>
      </w:r>
      <w:r w:rsidR="00654B4C" w:rsidRPr="005B2BB8">
        <w:rPr>
          <w:rFonts w:cs="Times New Roman"/>
          <w:szCs w:val="24"/>
          <w:lang w:val="lt-LT"/>
        </w:rPr>
        <w:t xml:space="preserve"> Viena iš pagrindinių problemų yra naudotojo teisės.</w:t>
      </w:r>
      <w:r w:rsidR="00BC7F28" w:rsidRPr="005B2BB8">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Pr="005B2BB8" w:rsidRDefault="00042671" w:rsidP="00F52533">
      <w:pPr>
        <w:pStyle w:val="Heading2"/>
        <w:spacing w:after="240"/>
        <w:rPr>
          <w:lang w:val="lt-LT"/>
        </w:rPr>
      </w:pPr>
      <w:bookmarkStart w:id="8" w:name="_Toc97737530"/>
      <w:r w:rsidRPr="005B2BB8">
        <w:rPr>
          <w:lang w:val="lt-LT"/>
        </w:rPr>
        <w:t>Modelio valdymas</w:t>
      </w:r>
      <w:bookmarkEnd w:id="8"/>
    </w:p>
    <w:p w14:paraId="6CD19C22" w14:textId="1EA67E3B" w:rsidR="004A2723" w:rsidRPr="005B2BB8" w:rsidRDefault="008C4611" w:rsidP="004A2723">
      <w:pPr>
        <w:ind w:left="360"/>
        <w:rPr>
          <w:rFonts w:cs="Times New Roman"/>
          <w:szCs w:val="24"/>
          <w:lang w:val="lt-LT"/>
        </w:rPr>
      </w:pPr>
      <w:r w:rsidRPr="005B2BB8">
        <w:rPr>
          <w:rFonts w:cs="Times New Roman"/>
          <w:szCs w:val="24"/>
          <w:lang w:val="lt-LT"/>
        </w:rPr>
        <w:t xml:space="preserve">Modelio valdymas yra dar viena problema su kuria susiduriame </w:t>
      </w:r>
      <w:r w:rsidR="003E39A9" w:rsidRPr="005B2BB8">
        <w:rPr>
          <w:rFonts w:cs="Times New Roman"/>
          <w:szCs w:val="24"/>
          <w:lang w:val="lt-LT"/>
        </w:rPr>
        <w:t>pritaikant</w:t>
      </w:r>
      <w:r w:rsidRPr="005B2BB8">
        <w:rPr>
          <w:rFonts w:cs="Times New Roman"/>
          <w:szCs w:val="24"/>
          <w:lang w:val="lt-LT"/>
        </w:rPr>
        <w:t xml:space="preserve"> pasirinktą prieigos valdymo metodą. Pritaikius pasirinktą prieigos valdymo metodą, administratorius dažniausiai turi valdyti naudotojų dalinę arba pilną prieigą.</w:t>
      </w:r>
      <w:r w:rsidR="00EF5A03" w:rsidRPr="005B2BB8">
        <w:rPr>
          <w:rFonts w:cs="Times New Roman"/>
          <w:szCs w:val="24"/>
          <w:lang w:val="lt-LT"/>
        </w:rPr>
        <w:t xml:space="preserve"> Dažnai</w:t>
      </w:r>
      <w:r w:rsidRPr="005B2BB8">
        <w:rPr>
          <w:rFonts w:cs="Times New Roman"/>
          <w:szCs w:val="24"/>
          <w:lang w:val="lt-LT"/>
        </w:rPr>
        <w:t xml:space="preserve"> </w:t>
      </w:r>
      <w:r w:rsidR="00EF5A03" w:rsidRPr="005B2BB8">
        <w:rPr>
          <w:rFonts w:cs="Times New Roman"/>
          <w:szCs w:val="24"/>
          <w:lang w:val="lt-LT"/>
        </w:rPr>
        <w:t>n</w:t>
      </w:r>
      <w:r w:rsidRPr="005B2BB8">
        <w:rPr>
          <w:rFonts w:cs="Times New Roman"/>
          <w:szCs w:val="24"/>
          <w:lang w:val="lt-LT"/>
        </w:rPr>
        <w:t>eintuityvus modelio valdymas gali privesti prie administratoriaus klaidų</w:t>
      </w:r>
      <w:r w:rsidR="00EF5A03" w:rsidRPr="005B2BB8">
        <w:rPr>
          <w:rFonts w:cs="Times New Roman"/>
          <w:szCs w:val="24"/>
          <w:lang w:val="lt-LT"/>
        </w:rPr>
        <w:t>, kurios suteikia naudotojams prie mažai teisių arba per daug.</w:t>
      </w:r>
      <w:r w:rsidR="008313E9" w:rsidRPr="005B2BB8">
        <w:rPr>
          <w:rFonts w:cs="Times New Roman"/>
          <w:szCs w:val="24"/>
          <w:lang w:val="lt-LT"/>
        </w:rPr>
        <w:t xml:space="preserve"> Žiūrint iš rolėmis grysto ar kitokio saugos modelio perspektyvos, visada gali atsirasti valdymo prieigos </w:t>
      </w:r>
      <w:r w:rsidR="002D2B57" w:rsidRPr="005B2BB8">
        <w:rPr>
          <w:rFonts w:cs="Times New Roman"/>
          <w:szCs w:val="24"/>
          <w:lang w:val="lt-LT"/>
        </w:rPr>
        <w:t>spragų. Paemus pavizdy kaip atributais paremta prieigos valdyma, panadudojant blogą contekstą implementacijos metu, gali atsirasti prieigos valdymo spragos, naudotojas kuris neturi teises prieiti prie informacijos, ją gali pasiekti.</w:t>
      </w:r>
    </w:p>
    <w:p w14:paraId="6E2F869C" w14:textId="4C9879CC" w:rsidR="00EF5A03" w:rsidRPr="005B2BB8" w:rsidRDefault="000962EA" w:rsidP="00F52533">
      <w:pPr>
        <w:pStyle w:val="Heading2"/>
        <w:spacing w:after="240"/>
        <w:rPr>
          <w:lang w:val="lt-LT"/>
        </w:rPr>
      </w:pPr>
      <w:bookmarkStart w:id="9" w:name="_Toc97737531"/>
      <w:r w:rsidRPr="005B2BB8">
        <w:rPr>
          <w:lang w:val="lt-LT"/>
        </w:rPr>
        <w:lastRenderedPageBreak/>
        <w:t>Modelio valdymo problema</w:t>
      </w:r>
      <w:r w:rsidR="006E34D2" w:rsidRPr="005B2BB8">
        <w:rPr>
          <w:lang w:val="lt-LT"/>
        </w:rPr>
        <w:t xml:space="preserve"> (Role explosion)</w:t>
      </w:r>
      <w:r w:rsidR="00F8052F" w:rsidRPr="005B2BB8">
        <w:rPr>
          <w:lang w:val="lt-LT"/>
        </w:rPr>
        <w:t>,</w:t>
      </w:r>
      <w:bookmarkEnd w:id="9"/>
      <w:r w:rsidR="00F8052F" w:rsidRPr="005B2BB8">
        <w:rPr>
          <w:lang w:val="lt-LT"/>
        </w:rPr>
        <w:t xml:space="preserve"> </w:t>
      </w:r>
    </w:p>
    <w:p w14:paraId="4243A41C" w14:textId="10856A9E" w:rsidR="00DC586C" w:rsidRPr="005B2BB8" w:rsidRDefault="00EF5A03" w:rsidP="00F52533">
      <w:pPr>
        <w:ind w:left="360"/>
        <w:rPr>
          <w:rFonts w:cs="Times New Roman"/>
          <w:szCs w:val="24"/>
          <w:lang w:val="lt-LT"/>
        </w:rPr>
      </w:pPr>
      <w:r w:rsidRPr="005B2BB8">
        <w:rPr>
          <w:rFonts w:cs="Times New Roman"/>
          <w:szCs w:val="24"/>
          <w:lang w:val="lt-LT"/>
        </w:rPr>
        <w:t xml:space="preserve">Kiekviena sistema turi saugumo spragų, ar tai būtu </w:t>
      </w:r>
      <w:r w:rsidR="003E39A9" w:rsidRPr="005B2BB8">
        <w:rPr>
          <w:rFonts w:cs="Times New Roman"/>
          <w:szCs w:val="24"/>
          <w:lang w:val="lt-LT"/>
        </w:rPr>
        <w:t>pritaikymo</w:t>
      </w:r>
      <w:r w:rsidRPr="005B2BB8">
        <w:rPr>
          <w:rFonts w:cs="Times New Roman"/>
          <w:szCs w:val="24"/>
          <w:lang w:val="lt-LT"/>
        </w:rPr>
        <w:t xml:space="preserve"> problemos, ar tai būtu administravimo spragos, ar kažkokios kitos klaidos kurios priveda prie nesaugios sistemos. Vienas iš pavyzdžių būtu </w:t>
      </w:r>
      <w:r w:rsidR="00C1301C" w:rsidRPr="005B2BB8">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sidRPr="005B2BB8">
        <w:rPr>
          <w:rFonts w:cs="Times New Roman"/>
          <w:szCs w:val="24"/>
          <w:lang w:val="lt-LT"/>
        </w:rPr>
        <w:t xml:space="preserve"> ir dvi rolės per sistemą. Naudotojas reikalauja dviejų rolių per aplikaciją gaunasi taip, kad reikalauja dvidešimt rolių</w:t>
      </w:r>
      <w:r w:rsidR="000B7C4A" w:rsidRPr="005B2BB8">
        <w:rPr>
          <w:rFonts w:cs="Times New Roman"/>
          <w:szCs w:val="24"/>
          <w:lang w:val="lt-LT"/>
        </w:rPr>
        <w:t>.</w:t>
      </w:r>
      <w:r w:rsidR="00F76782" w:rsidRPr="005B2BB8">
        <w:rPr>
          <w:rFonts w:cs="Times New Roman"/>
          <w:szCs w:val="24"/>
          <w:lang w:val="lt-LT"/>
        </w:rPr>
        <w:t xml:space="preserve"> </w:t>
      </w:r>
      <w:r w:rsidR="000B7C4A" w:rsidRPr="005B2BB8">
        <w:rPr>
          <w:rFonts w:cs="Times New Roman"/>
          <w:szCs w:val="24"/>
          <w:lang w:val="lt-LT"/>
        </w:rPr>
        <w:t>T</w:t>
      </w:r>
      <w:r w:rsidR="00F76782" w:rsidRPr="005B2BB8">
        <w:rPr>
          <w:rFonts w:cs="Times New Roman"/>
          <w:szCs w:val="24"/>
          <w:lang w:val="lt-LT"/>
        </w:rPr>
        <w:t>uri</w:t>
      </w:r>
      <w:r w:rsidR="000B7C4A" w:rsidRPr="005B2BB8">
        <w:rPr>
          <w:rFonts w:cs="Times New Roman"/>
          <w:szCs w:val="24"/>
          <w:lang w:val="lt-LT"/>
        </w:rPr>
        <w:t>nt</w:t>
      </w:r>
      <w:r w:rsidR="00F76782" w:rsidRPr="005B2BB8">
        <w:rPr>
          <w:rFonts w:cs="Times New Roman"/>
          <w:szCs w:val="24"/>
          <w:lang w:val="lt-LT"/>
        </w:rPr>
        <w:t xml:space="preserve"> daugiau negu vieną naudotoją ir jie</w:t>
      </w:r>
      <w:r w:rsidR="000B7C4A" w:rsidRPr="005B2BB8">
        <w:rPr>
          <w:rFonts w:cs="Times New Roman"/>
          <w:szCs w:val="24"/>
          <w:lang w:val="lt-LT"/>
        </w:rPr>
        <w:t>ms visiems</w:t>
      </w:r>
      <w:r w:rsidR="00F76782" w:rsidRPr="005B2BB8">
        <w:rPr>
          <w:rFonts w:cs="Times New Roman"/>
          <w:szCs w:val="24"/>
          <w:lang w:val="lt-LT"/>
        </w:rPr>
        <w:t xml:space="preserve"> praš</w:t>
      </w:r>
      <w:r w:rsidR="000B7C4A" w:rsidRPr="005B2BB8">
        <w:rPr>
          <w:rFonts w:cs="Times New Roman"/>
          <w:szCs w:val="24"/>
          <w:lang w:val="lt-LT"/>
        </w:rPr>
        <w:t>ant</w:t>
      </w:r>
      <w:r w:rsidR="00F76782" w:rsidRPr="005B2BB8">
        <w:rPr>
          <w:rFonts w:cs="Times New Roman"/>
          <w:szCs w:val="24"/>
          <w:lang w:val="lt-LT"/>
        </w:rPr>
        <w:t xml:space="preserve"> dviejų rolių per aplikaciją, tikėtina kad tvarkant roles administratorius gali įvelti ne vieną klaidą.</w:t>
      </w:r>
    </w:p>
    <w:p w14:paraId="6957EB44" w14:textId="44909653" w:rsidR="002D2B57" w:rsidRPr="005B2BB8" w:rsidRDefault="002D2B57" w:rsidP="002D2B57">
      <w:pPr>
        <w:pStyle w:val="Heading2"/>
        <w:rPr>
          <w:lang w:val="lt-LT"/>
        </w:rPr>
      </w:pPr>
      <w:bookmarkStart w:id="10" w:name="_Toc97737532"/>
      <w:r w:rsidRPr="005B2BB8">
        <w:rPr>
          <w:lang w:val="lt-LT"/>
        </w:rPr>
        <w:t>User Authorization Query</w:t>
      </w:r>
      <w:bookmarkEnd w:id="10"/>
    </w:p>
    <w:p w14:paraId="79E3B70E" w14:textId="1962EB30" w:rsidR="002D2B57" w:rsidRPr="005B2BB8" w:rsidRDefault="00837E76" w:rsidP="00837E76">
      <w:pPr>
        <w:ind w:left="360"/>
        <w:rPr>
          <w:lang w:val="lt-LT"/>
        </w:rPr>
      </w:pPr>
      <w:r w:rsidRPr="005B2BB8">
        <w:rPr>
          <w:lang w:val="lt-LT"/>
        </w:rPr>
        <w:t>Problema, kuri aprašo prieigos reikalavimo problemą, kaip galima efektyviai pareikalauti teisę į tam tikrą sistemą ar resursą. Ši problema ypač iškyla naudojant rolėmis grystą metodą. Norint gauti papildomą prieigą prie resursų reikia nuspresti kokią rolę reikia suteikti, kad butu suteikti tam tikri resursai, ar tai butu galima pakeisti esamas roles i kažkokią vieną rolę.</w:t>
      </w:r>
    </w:p>
    <w:p w14:paraId="0B3390E0" w14:textId="7574613F" w:rsidR="00CB48EE" w:rsidRPr="005B2BB8" w:rsidRDefault="00CB48EE" w:rsidP="00CB48EE">
      <w:pPr>
        <w:pStyle w:val="Heading2"/>
        <w:rPr>
          <w:lang w:val="lt-LT"/>
        </w:rPr>
      </w:pPr>
      <w:bookmarkStart w:id="11" w:name="_Toc97737533"/>
      <w:r w:rsidRPr="005B2BB8">
        <w:rPr>
          <w:lang w:val="lt-LT"/>
        </w:rPr>
        <w:t>Sudėtingumas</w:t>
      </w:r>
      <w:bookmarkEnd w:id="11"/>
    </w:p>
    <w:p w14:paraId="20FC0054" w14:textId="6FC2424A" w:rsidR="003A77CC" w:rsidRPr="005B2BB8" w:rsidRDefault="00EE74BB" w:rsidP="00F52533">
      <w:pPr>
        <w:ind w:left="360"/>
        <w:rPr>
          <w:rFonts w:cs="Times New Roman"/>
          <w:szCs w:val="24"/>
          <w:lang w:val="lt-LT"/>
        </w:rPr>
      </w:pPr>
      <w:r w:rsidRPr="005B2BB8">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sidRPr="005B2BB8">
        <w:rPr>
          <w:rFonts w:cs="Times New Roman"/>
          <w:szCs w:val="24"/>
          <w:lang w:val="lt-LT"/>
        </w:rPr>
        <w:t>administratoriui</w:t>
      </w:r>
      <w:r w:rsidRPr="005B2BB8">
        <w:rPr>
          <w:rFonts w:cs="Times New Roman"/>
          <w:szCs w:val="24"/>
          <w:lang w:val="lt-LT"/>
        </w:rPr>
        <w:t xml:space="preserve"> bus lengviau dirbti, bet kartai geriau yra pasirinkti </w:t>
      </w:r>
      <w:r w:rsidR="000377B0" w:rsidRPr="005B2BB8">
        <w:rPr>
          <w:rFonts w:cs="Times New Roman"/>
          <w:szCs w:val="24"/>
          <w:lang w:val="lt-LT"/>
        </w:rPr>
        <w:t>sunkiau valdomą sistemą, bet lengviau suprantamą ir įdiegiamą.</w:t>
      </w:r>
    </w:p>
    <w:p w14:paraId="5148931B" w14:textId="2FF28A2D" w:rsidR="003874EF" w:rsidRPr="005B2BB8" w:rsidRDefault="00F45CBF" w:rsidP="002D2B57">
      <w:pPr>
        <w:pStyle w:val="Heading2"/>
        <w:rPr>
          <w:lang w:val="lt-LT"/>
        </w:rPr>
      </w:pPr>
      <w:bookmarkStart w:id="12" w:name="_Toc97737534"/>
      <w:r w:rsidRPr="005B2BB8">
        <w:rPr>
          <w:lang w:val="lt-LT"/>
        </w:rPr>
        <w:t>Momentinė prieiga prie informacijos</w:t>
      </w:r>
      <w:bookmarkEnd w:id="12"/>
    </w:p>
    <w:p w14:paraId="26587617" w14:textId="2F98DBDD" w:rsidR="00A9248F" w:rsidRPr="005B2BB8" w:rsidRDefault="00837E76" w:rsidP="00A9248F">
      <w:pPr>
        <w:ind w:left="360"/>
        <w:rPr>
          <w:rFonts w:cs="Times New Roman"/>
          <w:szCs w:val="24"/>
          <w:lang w:val="lt-LT"/>
        </w:rPr>
      </w:pPr>
      <w:r w:rsidRPr="005B2BB8">
        <w:rPr>
          <w:rFonts w:cs="Times New Roman"/>
          <w:szCs w:val="24"/>
          <w:lang w:val="lt-LT"/>
        </w:rPr>
        <w:t>Paprastas prieigos valdymo saugos modelis, nesprendžia reikiamos momentinės prieigos problemos, kai naudotojui reikia prieigos prie sistemos vienam ar keliesm kartams ir poto jos nebereikia. Atsiranda problemos kaip reikėtu suteikti tokią prieigą, kad nebutu galima prieiti prie kitų resursų. Kaip galima efektyviai suteikti naudotojui tokią galimybę ir kaip užtikrinti, kad naudotojas tikrai gali prieiti prie prašomų resursų.</w:t>
      </w:r>
    </w:p>
    <w:p w14:paraId="75CE97BD" w14:textId="0B7EAC42" w:rsidR="00A9248F" w:rsidRPr="005B2BB8" w:rsidRDefault="00A9248F" w:rsidP="00A9248F">
      <w:pPr>
        <w:ind w:left="360"/>
        <w:rPr>
          <w:rFonts w:cs="Times New Roman"/>
          <w:szCs w:val="24"/>
          <w:lang w:val="lt-LT"/>
        </w:rPr>
      </w:pPr>
      <w:r w:rsidRPr="005B2BB8">
        <w:rPr>
          <w:rFonts w:cs="Times New Roman"/>
          <w:szCs w:val="24"/>
          <w:lang w:val="lt-LT"/>
        </w:rPr>
        <w:t xml:space="preserve"> </w:t>
      </w:r>
    </w:p>
    <w:p w14:paraId="15608454" w14:textId="32C13AFF" w:rsidR="00370CAC" w:rsidRPr="005B2BB8" w:rsidRDefault="00370CAC">
      <w:pPr>
        <w:rPr>
          <w:rFonts w:cs="Times New Roman"/>
          <w:szCs w:val="24"/>
          <w:lang w:val="lt-LT"/>
        </w:rPr>
      </w:pPr>
      <w:r w:rsidRPr="005B2BB8">
        <w:rPr>
          <w:rFonts w:cs="Times New Roman"/>
          <w:szCs w:val="24"/>
          <w:lang w:val="lt-LT"/>
        </w:rPr>
        <w:br w:type="page"/>
      </w:r>
    </w:p>
    <w:p w14:paraId="3A01101E" w14:textId="77777777" w:rsidR="00370CAC" w:rsidRPr="005B2BB8" w:rsidRDefault="00370CAC" w:rsidP="00F52533">
      <w:pPr>
        <w:ind w:left="360"/>
        <w:rPr>
          <w:rFonts w:cs="Times New Roman"/>
          <w:szCs w:val="24"/>
          <w:lang w:val="lt-LT"/>
        </w:rPr>
      </w:pPr>
    </w:p>
    <w:p w14:paraId="1827FABF" w14:textId="466CD15F" w:rsidR="00BF7339" w:rsidRPr="005B2BB8" w:rsidRDefault="00BF7339" w:rsidP="00F52533">
      <w:pPr>
        <w:pStyle w:val="Heading1"/>
        <w:rPr>
          <w:lang w:val="lt-LT"/>
        </w:rPr>
      </w:pPr>
      <w:bookmarkStart w:id="13" w:name="_Toc97737535"/>
      <w:r w:rsidRPr="005B2BB8">
        <w:rPr>
          <w:lang w:val="lt-LT"/>
        </w:rPr>
        <w:t>Žiniatinklio programų prieigos valdymo metodai</w:t>
      </w:r>
      <w:bookmarkEnd w:id="13"/>
    </w:p>
    <w:p w14:paraId="48CF5973" w14:textId="55A7764E" w:rsidR="00370CAC" w:rsidRPr="005B2BB8" w:rsidRDefault="00370CAC" w:rsidP="00370CAC">
      <w:pPr>
        <w:rPr>
          <w:lang w:val="lt-LT"/>
        </w:rPr>
      </w:pPr>
    </w:p>
    <w:p w14:paraId="14726CE6" w14:textId="3B5528A1" w:rsidR="00370CAC" w:rsidRPr="005B2BB8" w:rsidRDefault="00370CAC" w:rsidP="00370CAC">
      <w:pPr>
        <w:pStyle w:val="ListParagraph"/>
        <w:numPr>
          <w:ilvl w:val="0"/>
          <w:numId w:val="2"/>
        </w:numPr>
        <w:rPr>
          <w:lang w:val="lt-LT"/>
        </w:rPr>
      </w:pPr>
      <w:r w:rsidRPr="005B2BB8">
        <w:rPr>
          <w:lang w:val="lt-LT"/>
        </w:rPr>
        <w:t>Object-Specific Role-Based Access Control</w:t>
      </w:r>
      <w:r w:rsidR="00CC07BF" w:rsidRPr="005B2BB8">
        <w:rPr>
          <w:lang w:val="lt-LT"/>
        </w:rPr>
        <w:t xml:space="preserve"> (ORAC)</w:t>
      </w:r>
      <w:r w:rsidR="0078549C" w:rsidRPr="005B2BB8">
        <w:rPr>
          <w:lang w:val="lt-LT"/>
        </w:rPr>
        <w:fldChar w:fldCharType="begin" w:fldLock="1"/>
      </w:r>
      <w:r w:rsidR="0078549C" w:rsidRPr="005B2BB8">
        <w:rPr>
          <w:lang w:val="lt-LT"/>
        </w:rPr>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rsidRPr="005B2BB8">
        <w:rPr>
          <w:lang w:val="lt-LT"/>
        </w:rPr>
        <w:fldChar w:fldCharType="separate"/>
      </w:r>
      <w:r w:rsidR="0078549C" w:rsidRPr="005B2BB8">
        <w:rPr>
          <w:noProof/>
          <w:lang w:val="lt-LT"/>
        </w:rPr>
        <w:t>[2]</w:t>
      </w:r>
      <w:r w:rsidR="0078549C" w:rsidRPr="005B2BB8">
        <w:rPr>
          <w:lang w:val="lt-LT"/>
        </w:rPr>
        <w:fldChar w:fldCharType="end"/>
      </w:r>
    </w:p>
    <w:p w14:paraId="0CECEDA4" w14:textId="28C3AF94" w:rsidR="00CC07BF" w:rsidRPr="005B2BB8" w:rsidRDefault="00CC07BF" w:rsidP="00CC07BF">
      <w:pPr>
        <w:pStyle w:val="ListParagraph"/>
        <w:rPr>
          <w:lang w:val="lt-LT"/>
        </w:rPr>
      </w:pPr>
      <w:r w:rsidRPr="005B2BB8">
        <w:rPr>
          <w:lang w:val="lt-LT"/>
        </w:rPr>
        <w:t>Konkrečių objektų rolėmis pagrystąs prieigos valdymo metodas.</w:t>
      </w:r>
      <w:r w:rsidR="005860A8" w:rsidRPr="005B2BB8">
        <w:rPr>
          <w:lang w:val="lt-LT"/>
        </w:rPr>
        <w:t xml:space="preserve"> Šitas metodas valdo naudotojų prieigą rolėmis ir specifiniais objektais. Administratorius gali nustatyti </w:t>
      </w:r>
      <w:r w:rsidR="006964EB" w:rsidRPr="005B2BB8">
        <w:rPr>
          <w:lang w:val="lt-LT"/>
        </w:rPr>
        <w:t>naudotojui rolę, arba specifinį objektą, prie kurio naudotojas gali prieiti.</w:t>
      </w:r>
    </w:p>
    <w:p w14:paraId="666A5081" w14:textId="52144C57" w:rsidR="00CC07BF" w:rsidRPr="005B2BB8" w:rsidRDefault="00370CAC" w:rsidP="00CC07BF">
      <w:pPr>
        <w:pStyle w:val="ListParagraph"/>
        <w:numPr>
          <w:ilvl w:val="0"/>
          <w:numId w:val="2"/>
        </w:numPr>
        <w:rPr>
          <w:lang w:val="lt-LT"/>
        </w:rPr>
      </w:pPr>
      <w:r w:rsidRPr="005B2BB8">
        <w:rPr>
          <w:lang w:val="lt-LT"/>
        </w:rPr>
        <w:t>Attribute-based access control</w:t>
      </w:r>
      <w:r w:rsidR="0078549C" w:rsidRPr="005B2BB8">
        <w:rPr>
          <w:lang w:val="lt-LT"/>
        </w:rPr>
        <w:fldChar w:fldCharType="begin" w:fldLock="1"/>
      </w:r>
      <w:r w:rsidR="0078549C" w:rsidRPr="005B2BB8">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rsidRPr="005B2BB8">
        <w:rPr>
          <w:lang w:val="lt-LT"/>
        </w:rPr>
        <w:fldChar w:fldCharType="separate"/>
      </w:r>
      <w:r w:rsidR="0078549C" w:rsidRPr="005B2BB8">
        <w:rPr>
          <w:noProof/>
          <w:lang w:val="lt-LT"/>
        </w:rPr>
        <w:t>[3]</w:t>
      </w:r>
      <w:r w:rsidR="0078549C" w:rsidRPr="005B2BB8">
        <w:rPr>
          <w:lang w:val="lt-LT"/>
        </w:rPr>
        <w:fldChar w:fldCharType="end"/>
      </w:r>
    </w:p>
    <w:p w14:paraId="6B6EB786" w14:textId="549F4DB2" w:rsidR="00CC07BF" w:rsidRPr="005B2BB8" w:rsidRDefault="0047759F" w:rsidP="0047759F">
      <w:pPr>
        <w:pStyle w:val="ListParagraph"/>
        <w:rPr>
          <w:lang w:val="lt-LT"/>
        </w:rPr>
      </w:pPr>
      <w:r w:rsidRPr="005B2BB8">
        <w:rPr>
          <w:lang w:val="lt-LT"/>
        </w:rPr>
        <w:t>Naudojant atributais pagrįsto prieigos valdymo metodo prieiga prie išteklių gali būti nustatyta pagal skirtingus požymius pvz. vardas, IP adresas, laikas ir tt. Pagrindinė idėja ABAC</w:t>
      </w:r>
      <w:r w:rsidR="005601F2" w:rsidRPr="005B2BB8">
        <w:rPr>
          <w:lang w:val="lt-LT"/>
        </w:rPr>
        <w:t xml:space="preserve"> yra, kad</w:t>
      </w:r>
      <w:r w:rsidRPr="005B2BB8">
        <w:rPr>
          <w:lang w:val="lt-LT"/>
        </w:rPr>
        <w:t xml:space="preserve"> nėra tiesiogiai priskirti leidimų vartotoj</w:t>
      </w:r>
      <w:r w:rsidR="005601F2" w:rsidRPr="005B2BB8">
        <w:rPr>
          <w:lang w:val="lt-LT"/>
        </w:rPr>
        <w:t>ui, dėl to</w:t>
      </w:r>
      <w:r w:rsidRPr="005B2BB8">
        <w:rPr>
          <w:lang w:val="lt-LT"/>
        </w:rPr>
        <w:t xml:space="preserve"> objekt</w:t>
      </w:r>
      <w:r w:rsidR="005601F2" w:rsidRPr="005B2BB8">
        <w:rPr>
          <w:lang w:val="lt-LT"/>
        </w:rPr>
        <w:t>ų prieiga</w:t>
      </w:r>
      <w:r w:rsidRPr="005B2BB8">
        <w:rPr>
          <w:lang w:val="lt-LT"/>
        </w:rPr>
        <w:t xml:space="preserve"> leidžia vis</w:t>
      </w:r>
      <w:r w:rsidR="00710351" w:rsidRPr="005B2BB8">
        <w:rPr>
          <w:lang w:val="lt-LT"/>
        </w:rPr>
        <w:t>ų objektų prieigą</w:t>
      </w:r>
      <w:r w:rsidRPr="005B2BB8">
        <w:rPr>
          <w:lang w:val="lt-LT"/>
        </w:rPr>
        <w:t xml:space="preserve"> remiantis atributai</w:t>
      </w:r>
      <w:r w:rsidR="001070B1" w:rsidRPr="005B2BB8">
        <w:rPr>
          <w:lang w:val="lt-LT"/>
        </w:rPr>
        <w:t>s</w:t>
      </w:r>
      <w:r w:rsidRPr="005B2BB8">
        <w:rPr>
          <w:lang w:val="lt-LT"/>
        </w:rPr>
        <w:t>. Atributas vaidina svarbų vaidmenį sistemoje ABAC leidimų suteikimas įgaliotiems vartotojams, pvz., vardas, vieta, IP adresas, vieta ir tt</w:t>
      </w:r>
      <w:r w:rsidR="005B3C72" w:rsidRPr="005B2BB8">
        <w:rPr>
          <w:lang w:val="lt-LT"/>
        </w:rPr>
        <w:t>.</w:t>
      </w:r>
      <w:r w:rsidRPr="005B2BB8">
        <w:rPr>
          <w:lang w:val="lt-LT"/>
        </w:rPr>
        <w:t xml:space="preserve"> Atributo reikšmė nusprendžia, ar vartotojas yra įgaliotas naudoti tam tikrą ištekli, ar ne. Vartotojas taip pat gali būti nurodyta kaip </w:t>
      </w:r>
      <w:r w:rsidR="001070B1" w:rsidRPr="005B2BB8">
        <w:rPr>
          <w:lang w:val="lt-LT"/>
        </w:rPr>
        <w:t>subjektas</w:t>
      </w:r>
      <w:r w:rsidRPr="005B2BB8">
        <w:rPr>
          <w:lang w:val="lt-LT"/>
        </w:rPr>
        <w:t>.</w:t>
      </w:r>
    </w:p>
    <w:p w14:paraId="7F40D2D2" w14:textId="6EA88BFD" w:rsidR="00370CAC" w:rsidRPr="005B2BB8" w:rsidRDefault="00370CAC" w:rsidP="00370CAC">
      <w:pPr>
        <w:pStyle w:val="ListParagraph"/>
        <w:numPr>
          <w:ilvl w:val="0"/>
          <w:numId w:val="2"/>
        </w:numPr>
        <w:rPr>
          <w:lang w:val="lt-LT"/>
        </w:rPr>
      </w:pPr>
      <w:r w:rsidRPr="005B2BB8">
        <w:rPr>
          <w:lang w:val="lt-LT"/>
        </w:rPr>
        <w:t>Role-based Access Control</w:t>
      </w:r>
      <w:r w:rsidR="0078549C" w:rsidRPr="005B2BB8">
        <w:rPr>
          <w:lang w:val="lt-LT"/>
        </w:rPr>
        <w:fldChar w:fldCharType="begin" w:fldLock="1"/>
      </w:r>
      <w:r w:rsidR="0078549C" w:rsidRPr="005B2BB8">
        <w:rPr>
          <w:lang w:val="lt-LT"/>
        </w:rPr>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rsidRPr="005B2BB8">
        <w:rPr>
          <w:lang w:val="lt-LT"/>
        </w:rPr>
        <w:fldChar w:fldCharType="separate"/>
      </w:r>
      <w:r w:rsidR="0078549C" w:rsidRPr="005B2BB8">
        <w:rPr>
          <w:noProof/>
          <w:lang w:val="lt-LT"/>
        </w:rPr>
        <w:t>[4]</w:t>
      </w:r>
      <w:r w:rsidR="0078549C" w:rsidRPr="005B2BB8">
        <w:rPr>
          <w:lang w:val="lt-LT"/>
        </w:rPr>
        <w:fldChar w:fldCharType="end"/>
      </w:r>
    </w:p>
    <w:p w14:paraId="6EBD2E35" w14:textId="33658E6B" w:rsidR="00CC07BF" w:rsidRPr="005B2BB8" w:rsidRDefault="0026637F" w:rsidP="0026637F">
      <w:pPr>
        <w:pStyle w:val="ListParagraph"/>
        <w:rPr>
          <w:lang w:val="lt-LT"/>
        </w:rPr>
      </w:pPr>
      <w:r w:rsidRPr="005B2BB8">
        <w:rPr>
          <w:lang w:val="lt-LT"/>
        </w:rPr>
        <w:t xml:space="preserve">Pagrindinė RBAC koncepcija yra </w:t>
      </w:r>
      <w:r w:rsidR="00435467" w:rsidRPr="005B2BB8">
        <w:rPr>
          <w:lang w:val="lt-LT"/>
        </w:rPr>
        <w:t>rolės</w:t>
      </w:r>
      <w:r w:rsidRPr="005B2BB8">
        <w:rPr>
          <w:lang w:val="lt-LT"/>
        </w:rPr>
        <w:t>, kuri</w:t>
      </w:r>
      <w:r w:rsidR="00435467" w:rsidRPr="005B2BB8">
        <w:rPr>
          <w:lang w:val="lt-LT"/>
        </w:rPr>
        <w:t>os</w:t>
      </w:r>
      <w:r w:rsidRPr="005B2BB8">
        <w:rPr>
          <w:lang w:val="lt-LT"/>
        </w:rPr>
        <w:t xml:space="preserve"> gali parodyti prieigos kontrolės politiką </w:t>
      </w:r>
      <w:r w:rsidR="00435467" w:rsidRPr="005B2BB8">
        <w:rPr>
          <w:lang w:val="lt-LT"/>
        </w:rPr>
        <w:t>tam tikrai</w:t>
      </w:r>
      <w:r w:rsidRPr="005B2BB8">
        <w:rPr>
          <w:lang w:val="lt-LT"/>
        </w:rPr>
        <w:t xml:space="preserve"> organizacija</w:t>
      </w:r>
      <w:r w:rsidR="00435467" w:rsidRPr="005B2BB8">
        <w:rPr>
          <w:lang w:val="lt-LT"/>
        </w:rPr>
        <w:t>i</w:t>
      </w:r>
      <w:r w:rsidRPr="005B2BB8">
        <w:rPr>
          <w:lang w:val="lt-LT"/>
        </w:rPr>
        <w:t>, institucija</w:t>
      </w:r>
      <w:r w:rsidR="00435467" w:rsidRPr="005B2BB8">
        <w:rPr>
          <w:lang w:val="lt-LT"/>
        </w:rPr>
        <w:t>i</w:t>
      </w:r>
      <w:r w:rsidRPr="005B2BB8">
        <w:rPr>
          <w:lang w:val="lt-LT"/>
        </w:rPr>
        <w:t xml:space="preserve"> ar įmon</w:t>
      </w:r>
      <w:r w:rsidR="00435467" w:rsidRPr="005B2BB8">
        <w:rPr>
          <w:lang w:val="lt-LT"/>
        </w:rPr>
        <w:t>ei</w:t>
      </w:r>
      <w:r w:rsidRPr="005B2BB8">
        <w:rPr>
          <w:lang w:val="lt-LT"/>
        </w:rPr>
        <w:t>. Leidimai sukuriami, kai objektai atliekami veiksmai, o po to ši</w:t>
      </w:r>
      <w:r w:rsidR="00435467" w:rsidRPr="005B2BB8">
        <w:rPr>
          <w:lang w:val="lt-LT"/>
        </w:rPr>
        <w:t>oms rolės</w:t>
      </w:r>
      <w:r w:rsidRPr="005B2BB8">
        <w:rPr>
          <w:lang w:val="lt-LT"/>
        </w:rPr>
        <w:t xml:space="preserve"> priskiriami leidimai. Vartotojai nėra tiesiogiai priskirtas leidimams. </w:t>
      </w:r>
      <w:r w:rsidR="00435467" w:rsidRPr="005B2BB8">
        <w:rPr>
          <w:lang w:val="lt-LT"/>
        </w:rPr>
        <w:t>Rolė</w:t>
      </w:r>
      <w:r w:rsidRPr="005B2BB8">
        <w:rPr>
          <w:lang w:val="lt-LT"/>
        </w:rPr>
        <w:t xml:space="preserve"> yra tiltas tarp leidimų ir vartotojai. Vartotojams priskiriami nurodyt</w:t>
      </w:r>
      <w:r w:rsidR="00435467" w:rsidRPr="005B2BB8">
        <w:rPr>
          <w:lang w:val="lt-LT"/>
        </w:rPr>
        <w:t>os rolės</w:t>
      </w:r>
      <w:r w:rsidRPr="005B2BB8">
        <w:rPr>
          <w:lang w:val="lt-LT"/>
        </w:rPr>
        <w:t>, kad jie galėtų naudotis skirtingais leidimais.</w:t>
      </w:r>
    </w:p>
    <w:p w14:paraId="214A00C7" w14:textId="3F07E9F4" w:rsidR="00CC07BF" w:rsidRPr="005B2BB8" w:rsidRDefault="00370CAC" w:rsidP="00B932D8">
      <w:pPr>
        <w:pStyle w:val="ListParagraph"/>
        <w:numPr>
          <w:ilvl w:val="0"/>
          <w:numId w:val="2"/>
        </w:numPr>
        <w:rPr>
          <w:lang w:val="lt-LT"/>
        </w:rPr>
      </w:pPr>
      <w:r w:rsidRPr="005B2BB8">
        <w:rPr>
          <w:lang w:val="lt-LT"/>
        </w:rPr>
        <w:t>Attributed Role Based Access Control Model</w:t>
      </w:r>
      <w:r w:rsidR="0078549C" w:rsidRPr="005B2BB8">
        <w:rPr>
          <w:lang w:val="lt-LT"/>
        </w:rPr>
        <w:fldChar w:fldCharType="begin" w:fldLock="1"/>
      </w:r>
      <w:r w:rsidR="0078549C" w:rsidRPr="005B2BB8">
        <w:rPr>
          <w:lang w:val="lt-LT"/>
        </w:rPr>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rsidRPr="005B2BB8">
        <w:rPr>
          <w:lang w:val="lt-LT"/>
        </w:rPr>
        <w:fldChar w:fldCharType="separate"/>
      </w:r>
      <w:r w:rsidR="0078549C" w:rsidRPr="005B2BB8">
        <w:rPr>
          <w:noProof/>
          <w:lang w:val="lt-LT"/>
        </w:rPr>
        <w:t>[5]</w:t>
      </w:r>
      <w:r w:rsidR="0078549C" w:rsidRPr="005B2BB8">
        <w:rPr>
          <w:lang w:val="lt-LT"/>
        </w:rPr>
        <w:fldChar w:fldCharType="end"/>
      </w:r>
    </w:p>
    <w:p w14:paraId="68AF8CD1" w14:textId="6C1AA0FF" w:rsidR="00B932D8" w:rsidRPr="005B2BB8" w:rsidRDefault="00942775" w:rsidP="00B932D8">
      <w:pPr>
        <w:pStyle w:val="ListParagraph"/>
        <w:rPr>
          <w:lang w:val="lt-LT"/>
        </w:rPr>
      </w:pPr>
      <w:r w:rsidRPr="005B2BB8">
        <w:rPr>
          <w:lang w:val="lt-LT"/>
        </w:rPr>
        <w:t>Modelis naudoja 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sidRPr="005B2BB8">
        <w:rPr>
          <w:lang w:val="lt-LT"/>
        </w:rPr>
        <w:t xml:space="preserve"> naudotojas kuri priklauso</w:t>
      </w:r>
      <w:r w:rsidRPr="005B2BB8">
        <w:rPr>
          <w:lang w:val="lt-LT"/>
        </w:rPr>
        <w:t xml:space="preserve"> pirmo lygio rol</w:t>
      </w:r>
      <w:r w:rsidR="005B3C72" w:rsidRPr="005B2BB8">
        <w:rPr>
          <w:lang w:val="lt-LT"/>
        </w:rPr>
        <w:t>ei</w:t>
      </w:r>
      <w:r w:rsidRPr="005B2BB8">
        <w:rPr>
          <w:lang w:val="lt-LT"/>
        </w:rPr>
        <w:t xml:space="preserve"> gali</w:t>
      </w:r>
      <w:r w:rsidR="005B3C72" w:rsidRPr="005B2BB8">
        <w:rPr>
          <w:lang w:val="lt-LT"/>
        </w:rPr>
        <w:t xml:space="preserve"> atlikti</w:t>
      </w:r>
      <w:r w:rsidRPr="005B2BB8">
        <w:rPr>
          <w:lang w:val="lt-LT"/>
        </w:rPr>
        <w:t xml:space="preserve"> skaity</w:t>
      </w:r>
      <w:r w:rsidR="005B3C72" w:rsidRPr="005B2BB8">
        <w:rPr>
          <w:lang w:val="lt-LT"/>
        </w:rPr>
        <w:t>mo</w:t>
      </w:r>
      <w:r w:rsidRPr="005B2BB8">
        <w:rPr>
          <w:lang w:val="lt-LT"/>
        </w:rPr>
        <w:t>, rašy</w:t>
      </w:r>
      <w:r w:rsidR="005B3C72" w:rsidRPr="005B2BB8">
        <w:rPr>
          <w:lang w:val="lt-LT"/>
        </w:rPr>
        <w:t>mo</w:t>
      </w:r>
      <w:r w:rsidRPr="005B2BB8">
        <w:rPr>
          <w:lang w:val="lt-LT"/>
        </w:rPr>
        <w:t>, tvarky</w:t>
      </w:r>
      <w:r w:rsidR="005B3C72" w:rsidRPr="005B2BB8">
        <w:rPr>
          <w:lang w:val="lt-LT"/>
        </w:rPr>
        <w:t>mo</w:t>
      </w:r>
      <w:r w:rsidRPr="005B2BB8">
        <w:rPr>
          <w:lang w:val="lt-LT"/>
        </w:rPr>
        <w:t xml:space="preserve"> ir trynimo veiksmus.</w:t>
      </w:r>
      <w:r w:rsidR="005B3C72" w:rsidRPr="005B2BB8">
        <w:rPr>
          <w:lang w:val="lt-LT"/>
        </w:rPr>
        <w:t xml:space="preserve"> </w:t>
      </w:r>
    </w:p>
    <w:p w14:paraId="31935960" w14:textId="035B467A" w:rsidR="00370CAC" w:rsidRPr="005B2BB8" w:rsidRDefault="00370CAC" w:rsidP="00370CAC">
      <w:pPr>
        <w:pStyle w:val="ListParagraph"/>
        <w:numPr>
          <w:ilvl w:val="0"/>
          <w:numId w:val="2"/>
        </w:numPr>
        <w:rPr>
          <w:lang w:val="lt-LT"/>
        </w:rPr>
      </w:pPr>
      <w:r w:rsidRPr="005B2BB8">
        <w:rPr>
          <w:lang w:val="lt-LT"/>
        </w:rPr>
        <w:t>RBAC-SC: Role-based Access Control using Smart Contract</w:t>
      </w:r>
      <w:r w:rsidR="0078549C" w:rsidRPr="005B2BB8">
        <w:rPr>
          <w:lang w:val="lt-LT"/>
        </w:rPr>
        <w:fldChar w:fldCharType="begin" w:fldLock="1"/>
      </w:r>
      <w:r w:rsidR="0078549C" w:rsidRPr="005B2BB8">
        <w:rPr>
          <w:lang w:val="lt-LT"/>
        </w:rPr>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rsidRPr="005B2BB8">
        <w:rPr>
          <w:lang w:val="lt-LT"/>
        </w:rPr>
        <w:fldChar w:fldCharType="separate"/>
      </w:r>
      <w:r w:rsidR="0078549C" w:rsidRPr="005B2BB8">
        <w:rPr>
          <w:noProof/>
          <w:lang w:val="lt-LT"/>
        </w:rPr>
        <w:t>[6]</w:t>
      </w:r>
      <w:r w:rsidR="0078549C" w:rsidRPr="005B2BB8">
        <w:rPr>
          <w:lang w:val="lt-LT"/>
        </w:rPr>
        <w:fldChar w:fldCharType="end"/>
      </w:r>
    </w:p>
    <w:p w14:paraId="3C139871" w14:textId="2DA1163A" w:rsidR="00CC07BF" w:rsidRPr="005B2BB8" w:rsidRDefault="00965535" w:rsidP="00CC07BF">
      <w:pPr>
        <w:pStyle w:val="ListParagraph"/>
        <w:rPr>
          <w:lang w:val="lt-LT"/>
        </w:rPr>
      </w:pPr>
      <w:r w:rsidRPr="005B2BB8">
        <w:rPr>
          <w:lang w:val="lt-LT"/>
        </w:rPr>
        <w:t>Rolėmis grįstas prieigos valdymo metodas naudojant išmanų kontraktą, veikia laba panašiai kaip Rolėmis grįstas prieigos valdymo metodas, tik yra vienas skirtumas, minėtas metodas naudoja blockchain technologiją saugiai gauti rolės prieigą ir atlikti tik naudotojui skirtas funkcijas.</w:t>
      </w:r>
    </w:p>
    <w:p w14:paraId="25D1ECC2" w14:textId="33204D0F" w:rsidR="00370CAC" w:rsidRPr="005B2BB8" w:rsidRDefault="003E1B60" w:rsidP="00370CAC">
      <w:pPr>
        <w:pStyle w:val="ListParagraph"/>
        <w:numPr>
          <w:ilvl w:val="0"/>
          <w:numId w:val="2"/>
        </w:numPr>
        <w:rPr>
          <w:lang w:val="lt-LT"/>
        </w:rPr>
      </w:pPr>
      <w:r w:rsidRPr="005B2BB8">
        <w:rPr>
          <w:lang w:val="lt-LT"/>
        </w:rPr>
        <w:t>Intent-Based Access Control (IBAC)</w:t>
      </w:r>
      <w:r w:rsidR="0078549C" w:rsidRPr="005B2BB8">
        <w:rPr>
          <w:lang w:val="lt-LT"/>
        </w:rPr>
        <w:fldChar w:fldCharType="begin" w:fldLock="1"/>
      </w:r>
      <w:r w:rsidR="0078549C" w:rsidRPr="005B2BB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5B2BB8">
        <w:rPr>
          <w:lang w:val="lt-LT"/>
        </w:rPr>
        <w:fldChar w:fldCharType="separate"/>
      </w:r>
      <w:r w:rsidR="0078549C" w:rsidRPr="005B2BB8">
        <w:rPr>
          <w:noProof/>
          <w:lang w:val="lt-LT"/>
        </w:rPr>
        <w:t>[7]</w:t>
      </w:r>
      <w:r w:rsidR="0078549C" w:rsidRPr="005B2BB8">
        <w:rPr>
          <w:lang w:val="lt-LT"/>
        </w:rPr>
        <w:fldChar w:fldCharType="end"/>
      </w:r>
    </w:p>
    <w:p w14:paraId="4FE945B5" w14:textId="1A0BFB42" w:rsidR="007475AE" w:rsidRPr="005B2BB8" w:rsidRDefault="007475AE" w:rsidP="007475AE">
      <w:pPr>
        <w:pStyle w:val="ListParagraph"/>
        <w:rPr>
          <w:lang w:val="lt-LT"/>
        </w:rPr>
      </w:pPr>
      <w:r w:rsidRPr="005B2BB8">
        <w:rPr>
          <w:lang w:val="lt-LT"/>
        </w:rPr>
        <w:t>Šiek tiek istorijos apie prieigos valdymo metodus. Pradedant naudotis kompiuteriais, žmonės suprato, kad reikėjo neleisti naudotojams neleisti vienas kitam kištis į darbus, kai naudotojai naudojasi vienu kompiuteriu. Problemai spr</w:t>
      </w:r>
      <w:r w:rsidR="00055D42" w:rsidRPr="005B2BB8">
        <w:rPr>
          <w:lang w:val="lt-LT"/>
        </w:rPr>
        <w:t>ę</w:t>
      </w:r>
      <w:r w:rsidRPr="005B2BB8">
        <w:rPr>
          <w:lang w:val="lt-LT"/>
        </w:rPr>
        <w:t xml:space="preserve">sti buvo sukurtas IBAC modelis, kuris </w:t>
      </w:r>
      <w:r w:rsidR="00055D42" w:rsidRPr="005B2BB8">
        <w:rPr>
          <w:lang w:val="lt-LT"/>
        </w:rPr>
        <w:t>priklauso nuo naudotojo tapatybės. Leidimas naudoti sistemos resursus pzv. Failus, buvo indeksuojami pagal vartotojo tapatybę, tai reiškia, kad failą gali redaguoti vienas arba keli žmonės priklausant nuo leidimo.</w:t>
      </w:r>
    </w:p>
    <w:p w14:paraId="58B2CAA6" w14:textId="5E151A92" w:rsidR="00E31B5A" w:rsidRPr="005B2BB8" w:rsidRDefault="00E31B5A" w:rsidP="007475AE">
      <w:pPr>
        <w:pStyle w:val="ListParagraph"/>
        <w:rPr>
          <w:lang w:val="lt-LT"/>
        </w:rPr>
      </w:pPr>
    </w:p>
    <w:p w14:paraId="3D50A584" w14:textId="51E58FA1" w:rsidR="00BF7339" w:rsidRPr="005B2BB8" w:rsidRDefault="00B179C1" w:rsidP="00D50E04">
      <w:pPr>
        <w:pStyle w:val="Heading1"/>
        <w:spacing w:after="240"/>
        <w:rPr>
          <w:lang w:val="lt-LT"/>
        </w:rPr>
      </w:pPr>
      <w:bookmarkStart w:id="14" w:name="_Toc97737536"/>
      <w:r w:rsidRPr="005B2BB8">
        <w:rPr>
          <w:lang w:val="lt-LT"/>
        </w:rPr>
        <w:lastRenderedPageBreak/>
        <w:t>R</w:t>
      </w:r>
      <w:r w:rsidR="00867C96" w:rsidRPr="005B2BB8">
        <w:rPr>
          <w:lang w:val="lt-LT"/>
        </w:rPr>
        <w:t>olėmis grįstas prieigos valdymo metodas</w:t>
      </w:r>
      <w:bookmarkEnd w:id="14"/>
    </w:p>
    <w:p w14:paraId="6317E28A" w14:textId="380DE6E1" w:rsidR="00867C96" w:rsidRPr="005B2BB8" w:rsidRDefault="00867C96" w:rsidP="00867C96">
      <w:pPr>
        <w:rPr>
          <w:lang w:val="lt-LT"/>
        </w:rPr>
      </w:pPr>
      <w:r w:rsidRPr="005B2BB8">
        <w:rPr>
          <w:lang w:val="lt-LT"/>
        </w:rPr>
        <w:t xml:space="preserve">Taigi kas yra ta rolėmis grįstas prieigos valdymo metodas. Pagrindinė RBAC koncepcija yra rolės, </w:t>
      </w:r>
      <w:r w:rsidR="00D37B46" w:rsidRPr="005B2BB8">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sidRPr="005B2BB8">
        <w:rPr>
          <w:lang w:val="lt-LT"/>
        </w:rPr>
        <w:t>prieiti prie rolių valdymo.</w:t>
      </w:r>
    </w:p>
    <w:p w14:paraId="6C4AF3C3" w14:textId="77777777" w:rsidR="00BD6E35" w:rsidRPr="005B2BB8" w:rsidRDefault="00BD6E35" w:rsidP="00BD6E35">
      <w:pPr>
        <w:keepNext/>
        <w:jc w:val="center"/>
        <w:rPr>
          <w:lang w:val="lt-LT"/>
        </w:rPr>
      </w:pPr>
      <w:r w:rsidRPr="005B2BB8">
        <w:rPr>
          <w:noProof/>
          <w:lang w:val="lt-LT"/>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5CEBF3E9" w:rsidR="00BD6E35" w:rsidRPr="005B2BB8" w:rsidRDefault="00BD6E35" w:rsidP="00BD6E35">
      <w:pPr>
        <w:pStyle w:val="Caption"/>
        <w:rPr>
          <w:lang w:val="lt-LT"/>
        </w:rPr>
      </w:pPr>
      <w:bookmarkStart w:id="15" w:name="_Toc97737517"/>
      <w:r w:rsidRPr="005B2BB8">
        <w:rPr>
          <w:lang w:val="lt-LT"/>
        </w:rPr>
        <w:t xml:space="preserve">pav. </w:t>
      </w:r>
      <w:r w:rsidR="000E0247" w:rsidRPr="005B2BB8">
        <w:rPr>
          <w:lang w:val="lt-LT"/>
        </w:rPr>
        <w:fldChar w:fldCharType="begin"/>
      </w:r>
      <w:r w:rsidR="000E0247" w:rsidRPr="005B2BB8">
        <w:rPr>
          <w:lang w:val="lt-LT"/>
        </w:rPr>
        <w:instrText xml:space="preserve"> SEQ pav. \* ARABIC </w:instrText>
      </w:r>
      <w:r w:rsidR="000E0247" w:rsidRPr="005B2BB8">
        <w:rPr>
          <w:lang w:val="lt-LT"/>
        </w:rPr>
        <w:fldChar w:fldCharType="separate"/>
      </w:r>
      <w:r w:rsidR="000E55A1">
        <w:rPr>
          <w:noProof/>
          <w:lang w:val="lt-LT"/>
        </w:rPr>
        <w:t>2</w:t>
      </w:r>
      <w:r w:rsidR="000E0247" w:rsidRPr="005B2BB8">
        <w:rPr>
          <w:noProof/>
          <w:lang w:val="lt-LT"/>
        </w:rPr>
        <w:fldChar w:fldCharType="end"/>
      </w:r>
      <w:r w:rsidR="00653DA4" w:rsidRPr="005B2BB8">
        <w:rPr>
          <w:lang w:val="lt-LT"/>
        </w:rPr>
        <w:t xml:space="preserve"> Rolių valdymo modelis</w:t>
      </w:r>
      <w:bookmarkEnd w:id="15"/>
    </w:p>
    <w:p w14:paraId="63EA8239" w14:textId="16243F02" w:rsidR="00F12817" w:rsidRPr="005B2BB8" w:rsidRDefault="00F12817" w:rsidP="00F12817">
      <w:pPr>
        <w:rPr>
          <w:lang w:val="lt-LT"/>
        </w:rPr>
      </w:pPr>
      <w:r w:rsidRPr="005B2BB8">
        <w:rPr>
          <w:lang w:val="lt-LT"/>
        </w:rPr>
        <w:t>Rolėmi</w:t>
      </w:r>
      <w:r w:rsidR="00336107" w:rsidRPr="005B2BB8">
        <w:rPr>
          <w:lang w:val="lt-LT"/>
        </w:rPr>
        <w:t>s</w:t>
      </w:r>
      <w:r w:rsidRPr="005B2BB8">
        <w:rPr>
          <w:lang w:val="lt-LT"/>
        </w:rPr>
        <w:t xml:space="preserve"> gr</w:t>
      </w:r>
      <w:r w:rsidR="00336107" w:rsidRPr="005B2BB8">
        <w:rPr>
          <w:lang w:val="lt-LT"/>
        </w:rPr>
        <w:t>į</w:t>
      </w:r>
      <w:r w:rsidRPr="005B2BB8">
        <w:rPr>
          <w:lang w:val="lt-LT"/>
        </w:rPr>
        <w:t xml:space="preserve">stas prieigos metodas atsirado 1990-ais, kaip patikima technologija valdant </w:t>
      </w:r>
      <w:r w:rsidR="00336107" w:rsidRPr="005B2BB8">
        <w:rPr>
          <w:lang w:val="lt-LT"/>
        </w:rPr>
        <w:t>dideles</w:t>
      </w:r>
      <w:r w:rsidRPr="005B2BB8">
        <w:rPr>
          <w:lang w:val="lt-LT"/>
        </w:rPr>
        <w:t xml:space="preserve"> sistemas. Rolėmis grįsto prieigos metodo paprastas paaiškinimas yra naudotojams yra priskirtos rolės kurios yra susietos su leidimais. </w:t>
      </w:r>
      <w:r w:rsidR="00336107" w:rsidRPr="005B2BB8">
        <w:rPr>
          <w:lang w:val="lt-LT"/>
        </w:rPr>
        <w:t>Toks metodas palengvina sistemos valdymą.</w:t>
      </w:r>
      <w:r w:rsidR="001D43AE" w:rsidRPr="005B2BB8">
        <w:rPr>
          <w:lang w:val="lt-LT"/>
        </w:rPr>
        <w:t xml:space="preserve"> Galime pagalvoti, kas būtu jei nebūtu rolėmis pagrįsto prieigos valdymo metodo. Greičiausia arba naudotume senesnį modelį arba dar nematytą modelį.</w:t>
      </w:r>
      <w:r w:rsidR="0078549C" w:rsidRPr="005B2BB8">
        <w:rPr>
          <w:lang w:val="lt-LT"/>
        </w:rPr>
        <w:fldChar w:fldCharType="begin" w:fldLock="1"/>
      </w:r>
      <w:r w:rsidR="00653DA4" w:rsidRPr="005B2BB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5B2BB8">
        <w:rPr>
          <w:lang w:val="lt-LT"/>
        </w:rPr>
        <w:fldChar w:fldCharType="separate"/>
      </w:r>
      <w:r w:rsidR="0078549C" w:rsidRPr="005B2BB8">
        <w:rPr>
          <w:noProof/>
          <w:lang w:val="lt-LT"/>
        </w:rPr>
        <w:t>[7]</w:t>
      </w:r>
      <w:r w:rsidR="0078549C" w:rsidRPr="005B2BB8">
        <w:rPr>
          <w:lang w:val="lt-LT"/>
        </w:rPr>
        <w:fldChar w:fldCharType="end"/>
      </w:r>
    </w:p>
    <w:p w14:paraId="4455425E" w14:textId="29386B70" w:rsidR="00336107" w:rsidRPr="005B2BB8" w:rsidRDefault="00336107" w:rsidP="00336107">
      <w:pPr>
        <w:jc w:val="center"/>
        <w:rPr>
          <w:lang w:val="lt-LT"/>
        </w:rPr>
      </w:pPr>
      <w:r w:rsidRPr="005B2BB8">
        <w:rPr>
          <w:noProof/>
          <w:lang w:val="lt-LT"/>
        </w:rPr>
        <w:lastRenderedPageBreak/>
        <w:drawing>
          <wp:inline distT="0" distB="0" distL="0" distR="0" wp14:anchorId="231DE6A0" wp14:editId="0DA4BE78">
            <wp:extent cx="4552950" cy="348814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573272" cy="3503716"/>
                    </a:xfrm>
                    <a:prstGeom prst="rect">
                      <a:avLst/>
                    </a:prstGeom>
                  </pic:spPr>
                </pic:pic>
              </a:graphicData>
            </a:graphic>
          </wp:inline>
        </w:drawing>
      </w:r>
    </w:p>
    <w:p w14:paraId="747E6906" w14:textId="369E25F6" w:rsidR="00336107" w:rsidRPr="005B2BB8" w:rsidRDefault="00336107" w:rsidP="00F12817">
      <w:pPr>
        <w:rPr>
          <w:lang w:val="lt-LT"/>
        </w:rPr>
      </w:pPr>
      <w:r w:rsidRPr="005B2BB8">
        <w:rPr>
          <w:noProof/>
          <w:lang w:val="lt-LT"/>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Pr="005B2BB8" w:rsidRDefault="0048697A" w:rsidP="00F76EBD">
      <w:pPr>
        <w:rPr>
          <w:lang w:val="lt-LT"/>
        </w:rPr>
      </w:pPr>
      <w:r w:rsidRPr="005B2BB8">
        <w:rPr>
          <w:lang w:val="lt-LT"/>
        </w:rPr>
        <w:lastRenderedPageBreak/>
        <w:t>Be abejonių, ši technologija yra dabar viena iš populiariausių technologijų, valdant prieigą internete ir įvairiuose įrenginiuose.</w:t>
      </w:r>
    </w:p>
    <w:p w14:paraId="6EB3705C" w14:textId="6D5E1000" w:rsidR="00CB48EE" w:rsidRPr="005B2BB8" w:rsidRDefault="00CB48EE" w:rsidP="00F76EBD">
      <w:pPr>
        <w:rPr>
          <w:lang w:val="lt-LT"/>
        </w:rPr>
      </w:pPr>
      <w:r w:rsidRPr="005B2BB8">
        <w:rPr>
          <w:lang w:val="lt-LT"/>
        </w:rPr>
        <w:t>Naudodami RBAC, sistemos administratoriai gali kurti roles, suteikti toms rolėms leidimus ir priskirti vartotojų roles pagal jų konkrečias darbo pareigas ir politiką. Visų pirma, vaidmenų ir teisių ryšiai gali būti nustatyti iš anksto, todėl vartotojus lengva priskirti iš anksto nustatytoms rolėms. Be RBAC būtu sunku nustatyti, kokie leidimai turi būti suteikti naudotojams.</w:t>
      </w:r>
    </w:p>
    <w:p w14:paraId="3A5839DD" w14:textId="6330A455" w:rsidR="008013AE" w:rsidRPr="005B2BB8" w:rsidRDefault="008013AE" w:rsidP="000D0C45">
      <w:pPr>
        <w:pStyle w:val="Heading2"/>
        <w:spacing w:after="120"/>
        <w:rPr>
          <w:lang w:val="lt-LT"/>
        </w:rPr>
      </w:pPr>
      <w:bookmarkStart w:id="16" w:name="_Toc97737537"/>
      <w:r w:rsidRPr="005B2BB8">
        <w:rPr>
          <w:lang w:val="lt-LT"/>
        </w:rPr>
        <w:t>RBAC Administration</w:t>
      </w:r>
      <w:bookmarkEnd w:id="16"/>
      <w:r w:rsidR="0078549C" w:rsidRPr="005B2BB8">
        <w:rPr>
          <w:lang w:val="lt-LT"/>
        </w:rPr>
        <w:t xml:space="preserve"> </w:t>
      </w:r>
    </w:p>
    <w:p w14:paraId="447BA6FB" w14:textId="43E816E1" w:rsidR="008013AE" w:rsidRPr="005B2BB8" w:rsidRDefault="002C1147" w:rsidP="008013AE">
      <w:pPr>
        <w:rPr>
          <w:lang w:val="lt-LT"/>
        </w:rPr>
      </w:pPr>
      <w:r w:rsidRPr="005B2BB8">
        <w:rPr>
          <w:lang w:val="lt-LT"/>
        </w:rPr>
        <w:t xml:space="preserve">Pradėkime nuo to kas valdo roles. Tai roles valdo administratorius. Administratorius yra asmuo kuris sutvarko sistemos saugos politiką. Administratorius atlieka sistemos auditą, tvarko sistemos roles, tvarko sistemos leidimus kurie yra susieti su rolėmis, kitaip sakant priskiria leidimus prie rolių. Administratorius yra pagrindinis asmuo kuris prižiūri sistemos saugumą. </w:t>
      </w:r>
      <w:r w:rsidR="00EA5308" w:rsidRPr="005B2BB8">
        <w:rPr>
          <w:lang w:val="lt-LT"/>
        </w:rPr>
        <w:fldChar w:fldCharType="begin" w:fldLock="1"/>
      </w:r>
      <w:r w:rsidR="00EA5308" w:rsidRPr="005B2BB8">
        <w:rPr>
          <w:lang w:val="lt-LT"/>
        </w:rPr>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rsidRPr="005B2BB8">
        <w:rPr>
          <w:lang w:val="lt-LT"/>
        </w:rPr>
        <w:fldChar w:fldCharType="separate"/>
      </w:r>
      <w:r w:rsidR="00EA5308" w:rsidRPr="005B2BB8">
        <w:rPr>
          <w:noProof/>
          <w:lang w:val="lt-LT"/>
        </w:rPr>
        <w:t>[8]</w:t>
      </w:r>
      <w:r w:rsidR="00EA5308" w:rsidRPr="005B2BB8">
        <w:rPr>
          <w:lang w:val="lt-LT"/>
        </w:rPr>
        <w:fldChar w:fldCharType="end"/>
      </w:r>
    </w:p>
    <w:p w14:paraId="3DE623C6" w14:textId="411170C2" w:rsidR="000623A6" w:rsidRPr="005B2BB8" w:rsidRDefault="00775A8F" w:rsidP="008013AE">
      <w:pPr>
        <w:rPr>
          <w:lang w:val="lt-LT"/>
        </w:rPr>
      </w:pPr>
      <w:r w:rsidRPr="005B2BB8">
        <w:rPr>
          <w:lang w:val="lt-LT"/>
        </w:rPr>
        <w:t>Į administravimo funkcija</w:t>
      </w:r>
      <w:r w:rsidR="00EE74BB" w:rsidRPr="005B2BB8">
        <w:rPr>
          <w:lang w:val="lt-LT"/>
        </w:rPr>
        <w:t>s</w:t>
      </w:r>
      <w:r w:rsidRPr="005B2BB8">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sidRPr="005B2BB8">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5B2BB8" w:rsidRDefault="003E39A9" w:rsidP="00611990">
      <w:pPr>
        <w:rPr>
          <w:lang w:val="lt-LT"/>
        </w:rPr>
      </w:pPr>
      <w:r w:rsidRPr="005B2BB8">
        <w:rPr>
          <w:lang w:val="lt-LT"/>
        </w:rPr>
        <w:br w:type="page"/>
      </w:r>
    </w:p>
    <w:p w14:paraId="5601F0C6" w14:textId="01EB49B3" w:rsidR="00D50E04" w:rsidRPr="005B2BB8" w:rsidRDefault="00E80DD0" w:rsidP="00D50E04">
      <w:pPr>
        <w:pStyle w:val="Heading1"/>
        <w:rPr>
          <w:lang w:val="lt-LT"/>
        </w:rPr>
      </w:pPr>
      <w:bookmarkStart w:id="17" w:name="_Toc97737538"/>
      <w:r w:rsidRPr="005B2BB8">
        <w:rPr>
          <w:lang w:val="lt-LT"/>
        </w:rPr>
        <w:lastRenderedPageBreak/>
        <w:t>R</w:t>
      </w:r>
      <w:r w:rsidR="00D50E04" w:rsidRPr="005B2BB8">
        <w:rPr>
          <w:lang w:val="lt-LT"/>
        </w:rPr>
        <w:t>olėmis grįsto prieigos</w:t>
      </w:r>
      <w:r w:rsidR="00B179C1" w:rsidRPr="005B2BB8">
        <w:rPr>
          <w:lang w:val="lt-LT"/>
        </w:rPr>
        <w:t xml:space="preserve"> valdymo</w:t>
      </w:r>
      <w:r w:rsidR="00D50E04" w:rsidRPr="005B2BB8">
        <w:rPr>
          <w:lang w:val="lt-LT"/>
        </w:rPr>
        <w:t xml:space="preserve"> metod</w:t>
      </w:r>
      <w:r w:rsidRPr="005B2BB8">
        <w:rPr>
          <w:lang w:val="lt-LT"/>
        </w:rPr>
        <w:t>o pritaikymas</w:t>
      </w:r>
      <w:r w:rsidR="00D50E04" w:rsidRPr="005B2BB8">
        <w:rPr>
          <w:lang w:val="lt-LT"/>
        </w:rPr>
        <w:t xml:space="preserve"> žiniatinklyje</w:t>
      </w:r>
      <w:bookmarkEnd w:id="17"/>
    </w:p>
    <w:p w14:paraId="3A771A44" w14:textId="06376C10" w:rsidR="00F45CBF" w:rsidRPr="005B2BB8" w:rsidRDefault="00F45CBF" w:rsidP="00F45CBF">
      <w:pPr>
        <w:rPr>
          <w:lang w:val="lt-LT"/>
        </w:rPr>
      </w:pPr>
    </w:p>
    <w:p w14:paraId="40198ED5" w14:textId="37F92843" w:rsidR="002B71A7" w:rsidRPr="005B2BB8" w:rsidRDefault="002B71A7" w:rsidP="008B1A62">
      <w:pPr>
        <w:jc w:val="center"/>
        <w:rPr>
          <w:rFonts w:cs="Times New Roman"/>
          <w:szCs w:val="24"/>
          <w:lang w:val="lt-LT"/>
        </w:rPr>
      </w:pPr>
      <w:r w:rsidRPr="005B2BB8">
        <w:rPr>
          <w:noProof/>
          <w:lang w:val="lt-LT"/>
        </w:rPr>
        <w:drawing>
          <wp:inline distT="0" distB="0" distL="0" distR="0" wp14:anchorId="0BD30452" wp14:editId="39597563">
            <wp:extent cx="5295900" cy="923925"/>
            <wp:effectExtent l="0" t="0" r="0" b="9525"/>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11"/>
                    <a:stretch>
                      <a:fillRect/>
                    </a:stretch>
                  </pic:blipFill>
                  <pic:spPr>
                    <a:xfrm>
                      <a:off x="0" y="0"/>
                      <a:ext cx="5295900" cy="923925"/>
                    </a:xfrm>
                    <a:prstGeom prst="rect">
                      <a:avLst/>
                    </a:prstGeom>
                  </pic:spPr>
                </pic:pic>
              </a:graphicData>
            </a:graphic>
          </wp:inline>
        </w:drawing>
      </w:r>
    </w:p>
    <w:p w14:paraId="6261ABF5" w14:textId="77777777" w:rsidR="000E55A1" w:rsidRDefault="002B71A7" w:rsidP="000E55A1">
      <w:pPr>
        <w:keepNext/>
        <w:jc w:val="center"/>
      </w:pPr>
      <w:r w:rsidRPr="005B2BB8">
        <w:rPr>
          <w:noProof/>
          <w:lang w:val="lt-LT"/>
        </w:rPr>
        <w:drawing>
          <wp:inline distT="0" distB="0" distL="0" distR="0" wp14:anchorId="0D1DC46B" wp14:editId="3867425B">
            <wp:extent cx="5291942" cy="1181100"/>
            <wp:effectExtent l="0" t="0" r="4445" b="0"/>
            <wp:docPr id="11" name="Picture 1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2"/>
                    <a:stretch>
                      <a:fillRect/>
                    </a:stretch>
                  </pic:blipFill>
                  <pic:spPr>
                    <a:xfrm>
                      <a:off x="0" y="0"/>
                      <a:ext cx="5297885" cy="1182426"/>
                    </a:xfrm>
                    <a:prstGeom prst="rect">
                      <a:avLst/>
                    </a:prstGeom>
                  </pic:spPr>
                </pic:pic>
              </a:graphicData>
            </a:graphic>
          </wp:inline>
        </w:drawing>
      </w:r>
    </w:p>
    <w:p w14:paraId="6C8A6F40" w14:textId="19428D66" w:rsidR="002B71A7" w:rsidRPr="005B2BB8" w:rsidRDefault="000E55A1" w:rsidP="000E55A1">
      <w:pPr>
        <w:pStyle w:val="Caption"/>
        <w:rPr>
          <w:rFonts w:cs="Times New Roman"/>
          <w:szCs w:val="24"/>
          <w:lang w:val="lt-LT"/>
        </w:rPr>
      </w:pPr>
      <w:bookmarkStart w:id="18" w:name="_Toc97737518"/>
      <w:r>
        <w:t xml:space="preserve">pav. </w:t>
      </w:r>
      <w:fldSimple w:instr=" SEQ pav. \* ARABIC ">
        <w:r>
          <w:rPr>
            <w:noProof/>
          </w:rPr>
          <w:t>3</w:t>
        </w:r>
      </w:fldSimple>
      <w:r>
        <w:t xml:space="preserve"> KTU Sistema.</w:t>
      </w:r>
      <w:bookmarkEnd w:id="18"/>
    </w:p>
    <w:p w14:paraId="49BCE896" w14:textId="673471EC" w:rsidR="002B71A7" w:rsidRPr="005B2BB8" w:rsidRDefault="005F2687" w:rsidP="000E55A1">
      <w:pPr>
        <w:spacing w:after="240"/>
        <w:rPr>
          <w:lang w:val="lt-LT"/>
        </w:rPr>
      </w:pPr>
      <w:r w:rsidRPr="005B2BB8">
        <w:rPr>
          <w:lang w:val="lt-LT"/>
        </w:rPr>
        <w:t>Galime pradėti nuo dažniausiai studentų naudoajamų sistemų, kaip moodle ir KTU akademinė</w:t>
      </w:r>
      <w:r w:rsidR="007567BF" w:rsidRPr="005B2BB8">
        <w:rPr>
          <w:lang w:val="lt-LT"/>
        </w:rPr>
        <w:t>s</w:t>
      </w:r>
      <w:r w:rsidRPr="005B2BB8">
        <w:rPr>
          <w:lang w:val="lt-LT"/>
        </w:rPr>
        <w:t xml:space="preserve"> sistem</w:t>
      </w:r>
      <w:r w:rsidR="007567BF" w:rsidRPr="005B2BB8">
        <w:rPr>
          <w:lang w:val="lt-LT"/>
        </w:rPr>
        <w:t>ų</w:t>
      </w:r>
      <w:r w:rsidRPr="005B2BB8">
        <w:rPr>
          <w:lang w:val="lt-LT"/>
        </w:rPr>
        <w:t>. Minėtos sistemos turi vieną naudojamą prisijungimą. Kiekviena sistema valdo prieigą skitą naudotojui, pagal reikiamą</w:t>
      </w:r>
      <w:r w:rsidR="007567BF" w:rsidRPr="005B2BB8">
        <w:rPr>
          <w:lang w:val="lt-LT"/>
        </w:rPr>
        <w:t xml:space="preserve"> funkcionalumą</w:t>
      </w:r>
      <w:r w:rsidRPr="005B2BB8">
        <w:rPr>
          <w:lang w:val="lt-LT"/>
        </w:rPr>
        <w:t xml:space="preserve">. Galime palyginti studento ir </w:t>
      </w:r>
      <w:r w:rsidR="007567BF" w:rsidRPr="005B2BB8">
        <w:rPr>
          <w:lang w:val="lt-LT"/>
        </w:rPr>
        <w:t xml:space="preserve">destytojo prieigą. Studentas gali peržiūrėti, ką destytojas yra ikėlęs ir naudotis pateikta medžiaga. Destytojas gali tvarkyti ikeltą medžiagą, trinti, keisti ir pridėti, destytojas turi turėti skirtingus leidimus nei studentas, kad galėtų tvarkyti reikiamus duomenis. </w:t>
      </w:r>
      <w:r w:rsidR="00C8678A" w:rsidRPr="005B2BB8">
        <w:rPr>
          <w:lang w:val="lt-LT"/>
        </w:rPr>
        <w:t>Naudonat KTU sistemos prisijungimus galima prisijungti ir prie kitų sistemų, kaip Microsoft sistemų, moodle sistemos ir kitų.</w:t>
      </w:r>
      <w:r w:rsidR="007567BF" w:rsidRPr="005B2BB8">
        <w:rPr>
          <w:lang w:val="lt-LT"/>
        </w:rPr>
        <w:t xml:space="preserve">  </w:t>
      </w:r>
    </w:p>
    <w:p w14:paraId="0F399929" w14:textId="77777777" w:rsidR="00C8678A" w:rsidRPr="005B2BB8" w:rsidRDefault="002B71A7" w:rsidP="008B1A62">
      <w:pPr>
        <w:keepNext/>
        <w:jc w:val="center"/>
        <w:rPr>
          <w:lang w:val="lt-LT"/>
        </w:rPr>
      </w:pPr>
      <w:r w:rsidRPr="005B2BB8">
        <w:rPr>
          <w:noProof/>
          <w:lang w:val="lt-LT"/>
        </w:rPr>
        <w:drawing>
          <wp:inline distT="0" distB="0" distL="0" distR="0" wp14:anchorId="5540AC33" wp14:editId="60D74C6F">
            <wp:extent cx="3846443" cy="81915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6429" cy="821277"/>
                    </a:xfrm>
                    <a:prstGeom prst="rect">
                      <a:avLst/>
                    </a:prstGeom>
                    <a:noFill/>
                    <a:ln>
                      <a:noFill/>
                    </a:ln>
                  </pic:spPr>
                </pic:pic>
              </a:graphicData>
            </a:graphic>
          </wp:inline>
        </w:drawing>
      </w:r>
    </w:p>
    <w:p w14:paraId="4EBEFC9B" w14:textId="62960332" w:rsidR="002B71A7" w:rsidRPr="005B2BB8" w:rsidRDefault="00C8678A" w:rsidP="00C8678A">
      <w:pPr>
        <w:pStyle w:val="Caption"/>
        <w:rPr>
          <w:lang w:val="lt-LT"/>
        </w:rPr>
      </w:pPr>
      <w:bookmarkStart w:id="19" w:name="_Toc97737519"/>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0E55A1">
        <w:rPr>
          <w:noProof/>
          <w:lang w:val="lt-LT"/>
        </w:rPr>
        <w:t>4</w:t>
      </w:r>
      <w:r w:rsidRPr="005B2BB8">
        <w:rPr>
          <w:lang w:val="lt-LT"/>
        </w:rPr>
        <w:fldChar w:fldCharType="end"/>
      </w:r>
      <w:r w:rsidRPr="005B2BB8">
        <w:rPr>
          <w:lang w:val="lt-LT"/>
        </w:rPr>
        <w:t xml:space="preserve"> Microsoft</w:t>
      </w:r>
      <w:bookmarkEnd w:id="19"/>
    </w:p>
    <w:p w14:paraId="3CA0E3C6" w14:textId="005E7D5F" w:rsidR="00080A6A" w:rsidRPr="005B2BB8" w:rsidRDefault="00D451EE" w:rsidP="000E55A1">
      <w:pPr>
        <w:spacing w:after="120"/>
        <w:rPr>
          <w:lang w:val="lt-LT"/>
        </w:rPr>
      </w:pPr>
      <w:r w:rsidRPr="005B2BB8">
        <w:rPr>
          <w:lang w:val="lt-LT"/>
        </w:rPr>
        <w:t>Microsof kompanija</w:t>
      </w:r>
      <w:r w:rsidR="007674FB" w:rsidRPr="005B2BB8">
        <w:rPr>
          <w:lang w:val="lt-LT"/>
        </w:rPr>
        <w:t xml:space="preserve"> naudoja vieną iš prieigos valdymo metodų.</w:t>
      </w:r>
      <w:r w:rsidRPr="005B2BB8">
        <w:rPr>
          <w:lang w:val="lt-LT"/>
        </w:rPr>
        <w:t xml:space="preserve"> </w:t>
      </w:r>
      <w:r w:rsidR="00C8678A" w:rsidRPr="005B2BB8">
        <w:rPr>
          <w:lang w:val="lt-LT"/>
        </w:rPr>
        <w:t xml:space="preserve">Mircrosoft </w:t>
      </w:r>
      <w:r w:rsidR="007674FB" w:rsidRPr="005B2BB8">
        <w:rPr>
          <w:lang w:val="lt-LT"/>
        </w:rPr>
        <w:t>teikia ne vieną paslaugą kuri reikalauja prisijungti prie sistemos</w:t>
      </w:r>
      <w:r w:rsidR="00EF277D" w:rsidRPr="005B2BB8">
        <w:rPr>
          <w:lang w:val="lt-LT"/>
        </w:rPr>
        <w:t xml:space="preserve">, </w:t>
      </w:r>
      <w:r w:rsidR="007674FB" w:rsidRPr="005B2BB8">
        <w:rPr>
          <w:lang w:val="lt-LT"/>
        </w:rPr>
        <w:t>kaip Outlook, Azure, Windows, One Drive, Office</w:t>
      </w:r>
      <w:r w:rsidR="00C8678A" w:rsidRPr="005B2BB8">
        <w:rPr>
          <w:lang w:val="lt-LT"/>
        </w:rPr>
        <w:t>. Su kompanijos paskyra galima prisijungti p</w:t>
      </w:r>
      <w:r w:rsidR="00EF277D" w:rsidRPr="005B2BB8">
        <w:rPr>
          <w:lang w:val="lt-LT"/>
        </w:rPr>
        <w:t>rie visų minėtų sistemų.</w:t>
      </w:r>
      <w:r w:rsidR="00C8678A" w:rsidRPr="005B2BB8">
        <w:rPr>
          <w:lang w:val="lt-LT"/>
        </w:rPr>
        <w:t xml:space="preserve"> Kiekviena sistema suteikia skirtingą prieigą </w:t>
      </w:r>
      <w:r w:rsidR="00EF277D" w:rsidRPr="005B2BB8">
        <w:rPr>
          <w:lang w:val="lt-LT"/>
        </w:rPr>
        <w:t>prisijungus prie sistemos</w:t>
      </w:r>
      <w:r w:rsidR="00C8678A" w:rsidRPr="005B2BB8">
        <w:rPr>
          <w:lang w:val="lt-LT"/>
        </w:rPr>
        <w:t xml:space="preserve">. </w:t>
      </w:r>
      <w:r w:rsidR="005C03E7" w:rsidRPr="005B2BB8">
        <w:rPr>
          <w:lang w:val="lt-LT"/>
        </w:rPr>
        <w:t xml:space="preserve">Vienas prisijungimas leidžia lengvai pasiekti </w:t>
      </w:r>
      <w:r w:rsidR="00EF277D" w:rsidRPr="005B2BB8">
        <w:rPr>
          <w:lang w:val="lt-LT"/>
        </w:rPr>
        <w:t>visas</w:t>
      </w:r>
      <w:r w:rsidR="005C03E7" w:rsidRPr="005B2BB8">
        <w:rPr>
          <w:lang w:val="lt-LT"/>
        </w:rPr>
        <w:t xml:space="preserve"> teikiamas paslaugas. Visoms šioms paslaugoms reikia valdyti suteikiamus leidimus. Kiekviena sistema suteikia skirtingus leidimus.</w:t>
      </w:r>
      <w:r w:rsidR="00EF277D" w:rsidRPr="005B2BB8">
        <w:rPr>
          <w:lang w:val="lt-LT"/>
        </w:rPr>
        <w:t xml:space="preserve"> Su Microsoft paskyra taip pat galima prisijungti ir prie kitų sistemų, kurios palaiko paskyrą. Prisijungimas suteikia paskyrios duomenis kurie yra naudojami kitose sistemose.</w:t>
      </w:r>
    </w:p>
    <w:p w14:paraId="05089926" w14:textId="77777777" w:rsidR="00C8678A" w:rsidRPr="005B2BB8" w:rsidRDefault="00635A44" w:rsidP="008B1A62">
      <w:pPr>
        <w:keepNext/>
        <w:jc w:val="center"/>
        <w:rPr>
          <w:lang w:val="lt-LT"/>
        </w:rPr>
      </w:pPr>
      <w:r w:rsidRPr="005B2BB8">
        <w:rPr>
          <w:noProof/>
          <w:lang w:val="lt-LT"/>
        </w:rPr>
        <w:lastRenderedPageBreak/>
        <w:drawing>
          <wp:inline distT="0" distB="0" distL="0" distR="0" wp14:anchorId="76B72BA4" wp14:editId="2560B86E">
            <wp:extent cx="3688937" cy="1247775"/>
            <wp:effectExtent l="0" t="0" r="6985" b="0"/>
            <wp:docPr id="14" name="Picture 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3343" cy="1266178"/>
                    </a:xfrm>
                    <a:prstGeom prst="rect">
                      <a:avLst/>
                    </a:prstGeom>
                    <a:noFill/>
                    <a:ln>
                      <a:noFill/>
                    </a:ln>
                  </pic:spPr>
                </pic:pic>
              </a:graphicData>
            </a:graphic>
          </wp:inline>
        </w:drawing>
      </w:r>
    </w:p>
    <w:p w14:paraId="474E4E5F" w14:textId="2066F6CA" w:rsidR="00635A44" w:rsidRPr="005B2BB8" w:rsidRDefault="00C8678A" w:rsidP="00C8678A">
      <w:pPr>
        <w:pStyle w:val="Caption"/>
        <w:rPr>
          <w:lang w:val="lt-LT"/>
        </w:rPr>
      </w:pPr>
      <w:bookmarkStart w:id="20" w:name="_Toc97737520"/>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0E55A1">
        <w:rPr>
          <w:noProof/>
          <w:lang w:val="lt-LT"/>
        </w:rPr>
        <w:t>5</w:t>
      </w:r>
      <w:r w:rsidRPr="005B2BB8">
        <w:rPr>
          <w:lang w:val="lt-LT"/>
        </w:rPr>
        <w:fldChar w:fldCharType="end"/>
      </w:r>
      <w:r w:rsidRPr="005B2BB8">
        <w:rPr>
          <w:lang w:val="lt-LT"/>
        </w:rPr>
        <w:t xml:space="preserve"> Google</w:t>
      </w:r>
      <w:bookmarkEnd w:id="20"/>
    </w:p>
    <w:p w14:paraId="73F51731" w14:textId="539A9115" w:rsidR="00635A44" w:rsidRPr="005B2BB8" w:rsidRDefault="004D7549" w:rsidP="000E55A1">
      <w:pPr>
        <w:spacing w:after="240"/>
        <w:rPr>
          <w:lang w:val="lt-LT"/>
        </w:rPr>
      </w:pPr>
      <w:r w:rsidRPr="005B2BB8">
        <w:rPr>
          <w:lang w:val="lt-LT"/>
        </w:rPr>
        <w:t xml:space="preserve">Didžioji dalis žmonių naudojasi Google paslaugomis. </w:t>
      </w:r>
      <w:r w:rsidR="005B2BB8">
        <w:rPr>
          <w:lang w:val="lt-LT"/>
        </w:rPr>
        <w:t xml:space="preserve">Kompanija turi ne vieną paslaugą kaip, gmail, drive, docs ir daug kitų paslaugų. Gauti prieigą prie minėtų paslaugų yra ganėtinai lengva. Užtenga turėti Google paskyrą ir yra gaunama prieiga prie įvairių paslaugų. Žinoma </w:t>
      </w:r>
      <w:r w:rsidR="002342A9">
        <w:rPr>
          <w:lang w:val="lt-LT"/>
        </w:rPr>
        <w:t xml:space="preserve">paslaugos turi skirtingus leidimus. Galime išanalizuoti Google Drive paslaugą. Naudotojai kurie naudojasi minėta paslauga nemokamai turi mažiau vietos, negu naudotojai, kurie moka mėnesinį mokestį. Čia yra tik vienas iš pavyzdžių kur yra naudojamas prieigos valdymas. </w:t>
      </w:r>
      <w:r w:rsidR="00981DE2">
        <w:rPr>
          <w:lang w:val="lt-LT"/>
        </w:rPr>
        <w:t>Žinoma yra ir ne Google sistemų kurios naudotojo prisijungimui naudoja Google paskyras, tokių sistemų prieigos valdymas yra valdomas pačiose sistemose.</w:t>
      </w:r>
    </w:p>
    <w:p w14:paraId="0D019A48" w14:textId="310CC60B" w:rsidR="00F3558A" w:rsidRPr="005B2BB8" w:rsidRDefault="00635A44" w:rsidP="00A40F5D">
      <w:pPr>
        <w:rPr>
          <w:lang w:val="lt-LT"/>
        </w:rPr>
      </w:pPr>
      <w:r w:rsidRPr="005B2BB8">
        <w:rPr>
          <w:noProof/>
          <w:lang w:val="lt-LT"/>
        </w:rPr>
        <w:drawing>
          <wp:inline distT="0" distB="0" distL="0" distR="0" wp14:anchorId="049D4ACA" wp14:editId="08AA09E9">
            <wp:extent cx="4381500" cy="2738438"/>
            <wp:effectExtent l="0" t="0" r="0" b="0"/>
            <wp:docPr id="15" name="Picture 15" descr="Facebook-logo - Skaitymo festiva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cebook-logo - Skaitymo festival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9402" cy="2743377"/>
                    </a:xfrm>
                    <a:prstGeom prst="rect">
                      <a:avLst/>
                    </a:prstGeom>
                    <a:noFill/>
                    <a:ln>
                      <a:noFill/>
                    </a:ln>
                  </pic:spPr>
                </pic:pic>
              </a:graphicData>
            </a:graphic>
          </wp:inline>
        </w:drawing>
      </w:r>
    </w:p>
    <w:p w14:paraId="16EC21C9" w14:textId="5919B330" w:rsidR="00F3558A" w:rsidRPr="005B2BB8" w:rsidRDefault="00F3558A" w:rsidP="00C8678A">
      <w:pPr>
        <w:pStyle w:val="Caption"/>
        <w:rPr>
          <w:lang w:val="lt-LT"/>
        </w:rPr>
      </w:pPr>
      <w:bookmarkStart w:id="21" w:name="_Toc97737521"/>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0E55A1">
        <w:rPr>
          <w:noProof/>
          <w:lang w:val="lt-LT"/>
        </w:rPr>
        <w:t>6</w:t>
      </w:r>
      <w:r w:rsidRPr="005B2BB8">
        <w:rPr>
          <w:lang w:val="lt-LT"/>
        </w:rPr>
        <w:fldChar w:fldCharType="end"/>
      </w:r>
      <w:r w:rsidR="00E31B5A" w:rsidRPr="005B2BB8">
        <w:rPr>
          <w:lang w:val="lt-LT"/>
        </w:rPr>
        <w:t xml:space="preserve"> </w:t>
      </w:r>
      <w:r w:rsidR="00A40F5D" w:rsidRPr="005B2BB8">
        <w:rPr>
          <w:lang w:val="lt-LT"/>
        </w:rPr>
        <w:t>Facebook</w:t>
      </w:r>
      <w:bookmarkEnd w:id="21"/>
    </w:p>
    <w:p w14:paraId="06A20FE3" w14:textId="404EFB29" w:rsidR="00080A6A" w:rsidRPr="005B2BB8" w:rsidRDefault="00603AA1" w:rsidP="00603AA1">
      <w:pPr>
        <w:rPr>
          <w:lang w:val="lt-LT"/>
        </w:rPr>
      </w:pPr>
      <w:r w:rsidRPr="005B2BB8">
        <w:rPr>
          <w:lang w:val="lt-LT"/>
        </w:rPr>
        <w:t xml:space="preserve">Klausimas kyla kodėl butu galima panaudoti socialiniuose tinkluose. Užtenka truputį pagalvoti ir viskas tampa aišku. </w:t>
      </w:r>
      <w:r w:rsidR="00C5071E" w:rsidRPr="005B2BB8">
        <w:rPr>
          <w:lang w:val="lt-LT"/>
        </w:rPr>
        <w:t>Socialinėse</w:t>
      </w:r>
      <w:r w:rsidRPr="005B2BB8">
        <w:rPr>
          <w:lang w:val="lt-LT"/>
        </w:rPr>
        <w:t xml:space="preserve"> medij</w:t>
      </w:r>
      <w:r w:rsidR="00C5071E" w:rsidRPr="005B2BB8">
        <w:rPr>
          <w:lang w:val="lt-LT"/>
        </w:rPr>
        <w:t>os</w:t>
      </w:r>
      <w:r w:rsidRPr="005B2BB8">
        <w:rPr>
          <w:lang w:val="lt-LT"/>
        </w:rPr>
        <w:t xml:space="preserve"> paaiškintas </w:t>
      </w:r>
      <w:r w:rsidR="00C5071E" w:rsidRPr="005B2BB8">
        <w:rPr>
          <w:lang w:val="lt-LT"/>
        </w:rPr>
        <w:t>prieigos</w:t>
      </w:r>
      <w:r w:rsidRPr="005B2BB8">
        <w:rPr>
          <w:lang w:val="lt-LT"/>
        </w:rPr>
        <w:t xml:space="preserve"> valdymo metodas yra naudojamas</w:t>
      </w:r>
      <w:r w:rsidR="00C5071E" w:rsidRPr="005B2BB8">
        <w:rPr>
          <w:lang w:val="lt-LT"/>
        </w:rPr>
        <w:t xml:space="preserve"> naudotojų ir prieigos valdymui. Socialinės medijos turi didelį funkcionalumo kiekį, didelį vidinių grupių bei vidinių puslapių kiekį.</w:t>
      </w:r>
      <w:r w:rsidRPr="005B2BB8">
        <w:rPr>
          <w:lang w:val="lt-LT"/>
        </w:rPr>
        <w:t xml:space="preserve"> </w:t>
      </w:r>
      <w:r w:rsidR="00C5071E" w:rsidRPr="005B2BB8">
        <w:rPr>
          <w:lang w:val="lt-LT"/>
        </w:rPr>
        <w:t>Kiekvieną puslapį ar grupę kažkas valdo. Būtent tam valdymui yra naudojamas rolėmis pagrystą prieigos valdymo metodas, arba nors panašus metodas kuris remiasi šiuo metodu.</w:t>
      </w:r>
      <w:r w:rsidR="0069250A">
        <w:rPr>
          <w:lang w:val="lt-LT"/>
        </w:rPr>
        <w:t xml:space="preserve"> Paaiškintas naudojimas yra tik vienas iš keleto. Kaip ir Microsoft ir Google, kompanija suteikia galimybę prisijungti prie kitų sistemų su viena paskyra. Jei kitos sistemos integruoja prisijungimą su Facebook paskyra, jos valdymą sukurtoje sistemoje vistiek reikia sukurti, kadangi tokios kompanijos suteikia integraciją paskyros prisijungimui.</w:t>
      </w:r>
    </w:p>
    <w:p w14:paraId="3AC3707A" w14:textId="30FA62B0" w:rsidR="00AC7DAC" w:rsidRPr="005B2BB8" w:rsidRDefault="00EF277D" w:rsidP="00114F74">
      <w:pPr>
        <w:pStyle w:val="Heading2"/>
        <w:spacing w:after="240"/>
        <w:rPr>
          <w:lang w:val="lt-LT"/>
        </w:rPr>
      </w:pPr>
      <w:bookmarkStart w:id="22" w:name="_Toc97737539"/>
      <w:r w:rsidRPr="005B2BB8">
        <w:rPr>
          <w:lang w:val="lt-LT"/>
        </w:rPr>
        <w:lastRenderedPageBreak/>
        <w:t>Kitos d</w:t>
      </w:r>
      <w:r w:rsidR="00721C8A" w:rsidRPr="005B2BB8">
        <w:rPr>
          <w:lang w:val="lt-LT"/>
        </w:rPr>
        <w:t>ebesų paslaugos</w:t>
      </w:r>
      <w:bookmarkEnd w:id="22"/>
    </w:p>
    <w:p w14:paraId="5CB57416" w14:textId="6C528A53" w:rsidR="00E31B5A" w:rsidRPr="005B2BB8" w:rsidRDefault="00E31B5A" w:rsidP="000F3A22">
      <w:pPr>
        <w:spacing w:after="240"/>
        <w:rPr>
          <w:lang w:val="lt-LT"/>
        </w:rPr>
      </w:pPr>
      <w:r w:rsidRPr="005B2BB8">
        <w:rPr>
          <w:lang w:val="lt-LT"/>
        </w:rPr>
        <w:t xml:space="preserve">Vis dažniau ir dažniau išgirstame terminą debesų paslaugos. Taigi pirma išsiaiškinkime kas yra </w:t>
      </w:r>
      <w:r w:rsidR="00C26376" w:rsidRPr="005B2BB8">
        <w:rPr>
          <w:lang w:val="lt-LT"/>
        </w:rPr>
        <w:t>debesų paslaugos ir tada galėsime pardėti kalbėti apie rylelėmis grįsto prieigos metodo taikymą šituose paslaugose.</w:t>
      </w:r>
      <w:r w:rsidR="00047D91" w:rsidRPr="005B2BB8">
        <w:rPr>
          <w:lang w:val="lt-LT"/>
        </w:rPr>
        <w:t xml:space="preserve"> Debesų paslaugos yra teikiamos įvairios paslaugos per internetą.</w:t>
      </w:r>
      <w:r w:rsidR="00EA5308" w:rsidRPr="005B2BB8">
        <w:rPr>
          <w:lang w:val="lt-LT"/>
        </w:rPr>
        <w:t xml:space="preserve"> </w:t>
      </w:r>
      <w:r w:rsidR="00EA5308" w:rsidRPr="005B2BB8">
        <w:rPr>
          <w:lang w:val="lt-LT"/>
        </w:rPr>
        <w:fldChar w:fldCharType="begin" w:fldLock="1"/>
      </w:r>
      <w:r w:rsidR="00EA5308" w:rsidRPr="005B2BB8">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sidRPr="005B2BB8">
        <w:rPr>
          <w:lang w:val="lt-LT"/>
        </w:rPr>
        <w:fldChar w:fldCharType="separate"/>
      </w:r>
      <w:r w:rsidR="00EA5308" w:rsidRPr="005B2BB8">
        <w:rPr>
          <w:noProof/>
          <w:lang w:val="lt-LT"/>
        </w:rPr>
        <w:t>[10]</w:t>
      </w:r>
      <w:r w:rsidR="00EA5308" w:rsidRPr="005B2BB8">
        <w:rPr>
          <w:lang w:val="lt-LT"/>
        </w:rPr>
        <w:fldChar w:fldCharType="end"/>
      </w:r>
      <w:r w:rsidR="00047D91" w:rsidRPr="005B2BB8">
        <w:rPr>
          <w:lang w:val="lt-LT"/>
        </w:rPr>
        <w:t xml:space="preserve"> </w:t>
      </w:r>
      <w:r w:rsidR="00091269" w:rsidRPr="005B2BB8">
        <w:rPr>
          <w:lang w:val="lt-LT"/>
        </w:rPr>
        <w:t xml:space="preserve">Tokioms paslaugoms reikia valdyti naudotojų prieigą prie aplikacijos ar paslaugos. Žinoma galima įvairiai valdyti naudotojų prieigą, bet šiuo momentu kalbame apie rolėmis grįsto prieigos metodą. </w:t>
      </w:r>
      <w:r w:rsidR="00114F74" w:rsidRPr="005B2BB8">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sidRPr="005B2BB8">
        <w:rPr>
          <w:lang w:val="lt-LT"/>
        </w:rPr>
        <w:t xml:space="preserve"> </w:t>
      </w:r>
    </w:p>
    <w:p w14:paraId="73124E3B" w14:textId="77777777" w:rsidR="00091269" w:rsidRPr="005B2BB8" w:rsidRDefault="00091269" w:rsidP="00091269">
      <w:pPr>
        <w:keepNext/>
        <w:jc w:val="center"/>
        <w:rPr>
          <w:lang w:val="lt-LT"/>
        </w:rPr>
      </w:pPr>
      <w:r w:rsidRPr="005B2BB8">
        <w:rPr>
          <w:noProof/>
          <w:lang w:val="lt-LT"/>
        </w:rPr>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144D6E96" w:rsidR="00A20296" w:rsidRPr="005B2BB8" w:rsidRDefault="00091269" w:rsidP="00FF210F">
      <w:pPr>
        <w:pStyle w:val="Caption"/>
        <w:rPr>
          <w:lang w:val="lt-LT"/>
        </w:rPr>
      </w:pPr>
      <w:bookmarkStart w:id="23" w:name="_Toc97737522"/>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0E55A1">
        <w:rPr>
          <w:noProof/>
          <w:lang w:val="lt-LT"/>
        </w:rPr>
        <w:t>7</w:t>
      </w:r>
      <w:r w:rsidRPr="005B2BB8">
        <w:rPr>
          <w:lang w:val="lt-LT"/>
        </w:rPr>
        <w:fldChar w:fldCharType="end"/>
      </w:r>
      <w:r w:rsidR="00114F74" w:rsidRPr="005B2BB8">
        <w:rPr>
          <w:lang w:val="lt-LT"/>
        </w:rPr>
        <w:t xml:space="preserve"> Debesų paslaugos</w:t>
      </w:r>
      <w:bookmarkEnd w:id="23"/>
    </w:p>
    <w:p w14:paraId="2719260D" w14:textId="5666EB7B" w:rsidR="00E31B5A" w:rsidRPr="005B2BB8" w:rsidRDefault="00E31B5A">
      <w:pPr>
        <w:rPr>
          <w:lang w:val="lt-LT"/>
        </w:rPr>
      </w:pPr>
      <w:r w:rsidRPr="005B2BB8">
        <w:rPr>
          <w:lang w:val="lt-LT"/>
        </w:rPr>
        <w:br w:type="page"/>
      </w:r>
    </w:p>
    <w:p w14:paraId="3D07F579" w14:textId="77777777" w:rsidR="00E31B5A" w:rsidRPr="005B2BB8" w:rsidRDefault="00E31B5A" w:rsidP="00894282">
      <w:pPr>
        <w:rPr>
          <w:lang w:val="lt-LT"/>
        </w:rPr>
      </w:pPr>
    </w:p>
    <w:p w14:paraId="36A78EF3" w14:textId="11072B63" w:rsidR="00E31B5A" w:rsidRPr="005B2BB8" w:rsidRDefault="00BF7339" w:rsidP="00AB5668">
      <w:pPr>
        <w:pStyle w:val="Heading1"/>
        <w:spacing w:after="240"/>
        <w:rPr>
          <w:lang w:val="lt-LT"/>
        </w:rPr>
      </w:pPr>
      <w:bookmarkStart w:id="24" w:name="_Toc97737540"/>
      <w:r w:rsidRPr="005B2BB8">
        <w:rPr>
          <w:lang w:val="lt-LT"/>
        </w:rPr>
        <w:t>Išvados</w:t>
      </w:r>
      <w:bookmarkEnd w:id="24"/>
      <w:r w:rsidRPr="005B2BB8">
        <w:rPr>
          <w:lang w:val="lt-LT"/>
        </w:rPr>
        <w:t xml:space="preserve"> </w:t>
      </w:r>
    </w:p>
    <w:p w14:paraId="2E0E247E" w14:textId="00456A2E" w:rsidR="00D10D52" w:rsidRDefault="00D10D52" w:rsidP="00967B3B">
      <w:pPr>
        <w:pStyle w:val="ListParagraph"/>
        <w:numPr>
          <w:ilvl w:val="0"/>
          <w:numId w:val="4"/>
        </w:numPr>
        <w:rPr>
          <w:lang w:val="lt-LT"/>
        </w:rPr>
      </w:pPr>
      <w:r w:rsidRPr="00D10D52">
        <w:rPr>
          <w:lang w:val="lt-LT"/>
        </w:rPr>
        <w:t>Išanalizavus žiniatinklio programų prieigos valdymo problemas pastebėta, kad kuriant prieigos valdymo modelį yra ne viena problema su kuria susiduriama. Visos problemos gali būti suskirstytos į tris pagrindines problemas.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237080E9" w:rsidR="00A146F6" w:rsidRPr="005B2BB8" w:rsidRDefault="00A146F6" w:rsidP="00967B3B">
      <w:pPr>
        <w:pStyle w:val="ListParagraph"/>
        <w:numPr>
          <w:ilvl w:val="0"/>
          <w:numId w:val="4"/>
        </w:numPr>
        <w:rPr>
          <w:lang w:val="lt-LT"/>
        </w:rPr>
      </w:pPr>
      <w:r w:rsidRPr="005B2BB8">
        <w:rPr>
          <w:lang w:val="lt-LT"/>
        </w:rPr>
        <w:t xml:space="preserve">Išanalizavus žiniatinklio programų prieigos valdymo metodus buvo pastebėta, kad jų yra daug ir </w:t>
      </w:r>
      <w:r w:rsidR="00076F50" w:rsidRPr="005B2BB8">
        <w:rPr>
          <w:lang w:val="lt-LT"/>
        </w:rPr>
        <w:t>skiriasi drastiškai nuo analizuojamo metodo, arba yra metodai yra paremti rolėmis grįsto valdymo metodu.</w:t>
      </w:r>
    </w:p>
    <w:p w14:paraId="40F366FC" w14:textId="78A79E43" w:rsidR="00076F50" w:rsidRDefault="00076F50" w:rsidP="00967B3B">
      <w:pPr>
        <w:pStyle w:val="ListParagraph"/>
        <w:numPr>
          <w:ilvl w:val="0"/>
          <w:numId w:val="4"/>
        </w:numPr>
        <w:rPr>
          <w:lang w:val="lt-LT"/>
        </w:rPr>
      </w:pPr>
      <w:r w:rsidRPr="005B2BB8">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5B2BB8">
        <w:rPr>
          <w:lang w:val="lt-LT"/>
        </w:rPr>
        <w:t>as iš administratoriaus pusės.</w:t>
      </w:r>
    </w:p>
    <w:p w14:paraId="516F6E98" w14:textId="6359273D" w:rsidR="00157EB5" w:rsidRPr="005B2BB8" w:rsidRDefault="00157EB5" w:rsidP="00967B3B">
      <w:pPr>
        <w:pStyle w:val="ListParagraph"/>
        <w:numPr>
          <w:ilvl w:val="0"/>
          <w:numId w:val="4"/>
        </w:numPr>
        <w:rPr>
          <w:lang w:val="lt-LT"/>
        </w:rPr>
      </w:pPr>
      <w:r w:rsidRPr="00157EB5">
        <w:rPr>
          <w:lang w:val="lt-LT"/>
        </w:rPr>
        <w:t>Buvo išanalizuota kur žiniatinklyje yra pritaikytas rolėmis grįstas metodas. Buvo pastebėta, kad yra metodų kurie remiasi rolių prieigos valdymo metodus svetainėse, kurios naudoja programinę įrangą susijusią tarp skirtingų puslapių. Taip pat buvo išsiaiškinta kad rolėmis grįstas prieigos valdymo metodas yra naudojamas debesų paslaugoms valdyti.</w:t>
      </w:r>
    </w:p>
    <w:p w14:paraId="1643ABDB" w14:textId="5F98FC87" w:rsidR="00BB30DA" w:rsidRPr="005B2BB8" w:rsidRDefault="004925A8" w:rsidP="00BB30DA">
      <w:pPr>
        <w:rPr>
          <w:lang w:val="lt-LT"/>
        </w:rPr>
      </w:pPr>
      <w:r w:rsidRPr="005B2BB8">
        <w:rPr>
          <w:lang w:val="lt-LT"/>
        </w:rPr>
        <w:t>Buvo išanalizuotas rolėmis grįstas prieigos valdymo metodas, bei jo pritaikymas internete. Taip pat buvo atkreiptas dėmėsis ir į kitus metodus, kurie yra taip pat skirti prieigos valdymui.</w:t>
      </w:r>
    </w:p>
    <w:p w14:paraId="1879AC85" w14:textId="0EDC304E" w:rsidR="00E31B5A" w:rsidRPr="005B2BB8" w:rsidRDefault="00E31B5A">
      <w:pPr>
        <w:rPr>
          <w:lang w:val="lt-LT"/>
        </w:rPr>
      </w:pPr>
      <w:r w:rsidRPr="005B2BB8">
        <w:rPr>
          <w:lang w:val="lt-LT"/>
        </w:rPr>
        <w:br w:type="page"/>
      </w:r>
    </w:p>
    <w:p w14:paraId="3035C67A" w14:textId="77777777" w:rsidR="00E31B5A" w:rsidRPr="005B2BB8" w:rsidRDefault="00E31B5A" w:rsidP="00E31B5A">
      <w:pPr>
        <w:rPr>
          <w:lang w:val="lt-LT"/>
        </w:rPr>
      </w:pPr>
    </w:p>
    <w:p w14:paraId="10A76484" w14:textId="15374ABB" w:rsidR="00BF7339" w:rsidRPr="005B2BB8" w:rsidRDefault="00BC7EA0" w:rsidP="00D1641E">
      <w:pPr>
        <w:pStyle w:val="Heading1"/>
        <w:spacing w:after="240"/>
        <w:rPr>
          <w:lang w:val="lt-LT"/>
        </w:rPr>
      </w:pPr>
      <w:bookmarkStart w:id="25" w:name="_Toc97737541"/>
      <w:r w:rsidRPr="005B2BB8">
        <w:rPr>
          <w:lang w:val="lt-LT"/>
        </w:rPr>
        <w:t>Literatūros sąrašas</w:t>
      </w:r>
      <w:bookmarkEnd w:id="25"/>
    </w:p>
    <w:p w14:paraId="37E1A5EA" w14:textId="1185C4FC" w:rsidR="00D1641E" w:rsidRPr="005B2BB8" w:rsidRDefault="00653DA4"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szCs w:val="24"/>
          <w:lang w:val="lt-LT"/>
        </w:rPr>
        <w:fldChar w:fldCharType="begin" w:fldLock="1"/>
      </w:r>
      <w:r w:rsidRPr="005B2BB8">
        <w:rPr>
          <w:rFonts w:cs="Times New Roman"/>
          <w:szCs w:val="24"/>
          <w:lang w:val="lt-LT"/>
        </w:rPr>
        <w:instrText xml:space="preserve">ADDIN Mendeley Bibliography CSL_BIBLIOGRAPHY </w:instrText>
      </w:r>
      <w:r w:rsidRPr="005B2BB8">
        <w:rPr>
          <w:rFonts w:cs="Times New Roman"/>
          <w:szCs w:val="24"/>
          <w:lang w:val="lt-LT"/>
        </w:rPr>
        <w:fldChar w:fldCharType="separate"/>
      </w:r>
      <w:r w:rsidR="00D1641E" w:rsidRPr="005B2BB8">
        <w:rPr>
          <w:rFonts w:cs="Times New Roman"/>
          <w:noProof/>
          <w:szCs w:val="24"/>
          <w:lang w:val="lt-LT"/>
        </w:rPr>
        <w:t>[1]</w:t>
      </w:r>
      <w:r w:rsidR="00D1641E" w:rsidRPr="005B2BB8">
        <w:rPr>
          <w:rFonts w:cs="Times New Roman"/>
          <w:noProof/>
          <w:szCs w:val="24"/>
          <w:lang w:val="lt-LT"/>
        </w:rPr>
        <w:tab/>
        <w:t xml:space="preserve">D. R. K. R. C. David F.Frraiolo, </w:t>
      </w:r>
      <w:r w:rsidR="00D1641E" w:rsidRPr="005B2BB8">
        <w:rPr>
          <w:rFonts w:cs="Times New Roman"/>
          <w:i/>
          <w:iCs/>
          <w:noProof/>
          <w:szCs w:val="24"/>
          <w:lang w:val="lt-LT"/>
        </w:rPr>
        <w:t>Role-Based Access Controll</w:t>
      </w:r>
      <w:r w:rsidR="00D1641E" w:rsidRPr="005B2BB8">
        <w:rPr>
          <w:rFonts w:cs="Times New Roman"/>
          <w:noProof/>
          <w:szCs w:val="24"/>
          <w:lang w:val="lt-LT"/>
        </w:rPr>
        <w:t>. 2003.</w:t>
      </w:r>
    </w:p>
    <w:p w14:paraId="66A6D15B"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2]</w:t>
      </w:r>
      <w:r w:rsidRPr="005B2BB8">
        <w:rPr>
          <w:rFonts w:cs="Times New Roman"/>
          <w:noProof/>
          <w:szCs w:val="24"/>
          <w:lang w:val="lt-LT"/>
        </w:rPr>
        <w:tab/>
        <w:t xml:space="preserve">N. Mundbrod and M. Reichert, “Object-Specific Role-Based Access Control,” </w:t>
      </w:r>
      <w:r w:rsidRPr="005B2BB8">
        <w:rPr>
          <w:rFonts w:cs="Times New Roman"/>
          <w:i/>
          <w:iCs/>
          <w:noProof/>
          <w:szCs w:val="24"/>
          <w:lang w:val="lt-LT"/>
        </w:rPr>
        <w:t>Int. J. Coop. Inf. Syst.</w:t>
      </w:r>
      <w:r w:rsidRPr="005B2BB8">
        <w:rPr>
          <w:rFonts w:cs="Times New Roman"/>
          <w:noProof/>
          <w:szCs w:val="24"/>
          <w:lang w:val="lt-LT"/>
        </w:rPr>
        <w:t>, vol. 28, no. 1, pp. 1–30, 2019, doi: 10.1142/S0218843019500035.</w:t>
      </w:r>
    </w:p>
    <w:p w14:paraId="28BA779C"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3]</w:t>
      </w:r>
      <w:r w:rsidRPr="005B2BB8">
        <w:rPr>
          <w:rFonts w:cs="Times New Roman"/>
          <w:noProof/>
          <w:szCs w:val="24"/>
          <w:lang w:val="lt-LT"/>
        </w:rPr>
        <w:tab/>
        <w:t xml:space="preserve">S. Bhatt, T. K. Pham, M. Gupta, J. Benson, J. Park, and R. Sandhu, “Attribute-Based Access Control for AWS Internet of Things and Secure Industries of the Future,” </w:t>
      </w:r>
      <w:r w:rsidRPr="005B2BB8">
        <w:rPr>
          <w:rFonts w:cs="Times New Roman"/>
          <w:i/>
          <w:iCs/>
          <w:noProof/>
          <w:szCs w:val="24"/>
          <w:lang w:val="lt-LT"/>
        </w:rPr>
        <w:t>IEEE Access</w:t>
      </w:r>
      <w:r w:rsidRPr="005B2BB8">
        <w:rPr>
          <w:rFonts w:cs="Times New Roman"/>
          <w:noProof/>
          <w:szCs w:val="24"/>
          <w:lang w:val="lt-LT"/>
        </w:rPr>
        <w:t>, vol. 9, pp. 107200–107223, 2021, doi: 10.1109/ACCESS.2021.3101218.</w:t>
      </w:r>
    </w:p>
    <w:p w14:paraId="148B7690"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4]</w:t>
      </w:r>
      <w:r w:rsidRPr="005B2BB8">
        <w:rPr>
          <w:rFonts w:cs="Times New Roman"/>
          <w:noProof/>
          <w:szCs w:val="24"/>
          <w:lang w:val="lt-LT"/>
        </w:rPr>
        <w:tab/>
        <w:t xml:space="preserve">M. Belchior, D. Schwabe, and F. Silva Parreiras, “Role-based access control for model-driven web applications,” </w:t>
      </w:r>
      <w:r w:rsidRPr="005B2BB8">
        <w:rPr>
          <w:rFonts w:cs="Times New Roman"/>
          <w:i/>
          <w:iCs/>
          <w:noProof/>
          <w:szCs w:val="24"/>
          <w:lang w:val="lt-LT"/>
        </w:rPr>
        <w:t>Lect. Notes Comput. Sci. (including Subser. Lect. Notes Artif. Intell. Lect. Notes Bioinformatics)</w:t>
      </w:r>
      <w:r w:rsidRPr="005B2BB8">
        <w:rPr>
          <w:rFonts w:cs="Times New Roman"/>
          <w:noProof/>
          <w:szCs w:val="24"/>
          <w:lang w:val="lt-LT"/>
        </w:rPr>
        <w:t>, vol. 7387 LNCS, pp. 106–120, 2012, doi: 10.1007/978-3-642-31753-8_8.</w:t>
      </w:r>
    </w:p>
    <w:p w14:paraId="45503273"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5]</w:t>
      </w:r>
      <w:r w:rsidRPr="005B2BB8">
        <w:rPr>
          <w:rFonts w:cs="Times New Roman"/>
          <w:noProof/>
          <w:szCs w:val="24"/>
          <w:lang w:val="lt-LT"/>
        </w:rPr>
        <w:tab/>
        <w:t xml:space="preserve">M. U. Aftab </w:t>
      </w:r>
      <w:r w:rsidRPr="005B2BB8">
        <w:rPr>
          <w:rFonts w:cs="Times New Roman"/>
          <w:i/>
          <w:iCs/>
          <w:noProof/>
          <w:szCs w:val="24"/>
          <w:lang w:val="lt-LT"/>
        </w:rPr>
        <w:t>et al.</w:t>
      </w:r>
      <w:r w:rsidRPr="005B2BB8">
        <w:rPr>
          <w:rFonts w:cs="Times New Roman"/>
          <w:noProof/>
          <w:szCs w:val="24"/>
          <w:lang w:val="lt-LT"/>
        </w:rPr>
        <w:t xml:space="preserve">, “Permission-based separation of duty in dynamic role-based access control model,” </w:t>
      </w:r>
      <w:r w:rsidRPr="005B2BB8">
        <w:rPr>
          <w:rFonts w:cs="Times New Roman"/>
          <w:i/>
          <w:iCs/>
          <w:noProof/>
          <w:szCs w:val="24"/>
          <w:lang w:val="lt-LT"/>
        </w:rPr>
        <w:t>Symmetry (Basel).</w:t>
      </w:r>
      <w:r w:rsidRPr="005B2BB8">
        <w:rPr>
          <w:rFonts w:cs="Times New Roman"/>
          <w:noProof/>
          <w:szCs w:val="24"/>
          <w:lang w:val="lt-LT"/>
        </w:rPr>
        <w:t>, vol. 11, no. 5, 2019, doi: 10.3390/sym11050669.</w:t>
      </w:r>
    </w:p>
    <w:p w14:paraId="30AC5233"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6]</w:t>
      </w:r>
      <w:r w:rsidRPr="005B2BB8">
        <w:rPr>
          <w:rFonts w:cs="Times New Roman"/>
          <w:noProof/>
          <w:szCs w:val="24"/>
          <w:lang w:val="lt-LT"/>
        </w:rPr>
        <w:tab/>
        <w:t xml:space="preserve">J. P. Cruz, Y. Kaji, and N. Yanai, “RBAC-SC: Role-based access control using smart contract,” </w:t>
      </w:r>
      <w:r w:rsidRPr="005B2BB8">
        <w:rPr>
          <w:rFonts w:cs="Times New Roman"/>
          <w:i/>
          <w:iCs/>
          <w:noProof/>
          <w:szCs w:val="24"/>
          <w:lang w:val="lt-LT"/>
        </w:rPr>
        <w:t>IEEE Access</w:t>
      </w:r>
      <w:r w:rsidRPr="005B2BB8">
        <w:rPr>
          <w:rFonts w:cs="Times New Roman"/>
          <w:noProof/>
          <w:szCs w:val="24"/>
          <w:lang w:val="lt-LT"/>
        </w:rPr>
        <w:t>, vol. 6, no. c, pp. 12240–12251, 2018, doi: 10.1109/ACCESS.2018.2812844.</w:t>
      </w:r>
    </w:p>
    <w:p w14:paraId="5DDA41FF"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7]</w:t>
      </w:r>
      <w:r w:rsidRPr="005B2BB8">
        <w:rPr>
          <w:rFonts w:cs="Times New Roman"/>
          <w:noProof/>
          <w:szCs w:val="24"/>
          <w:lang w:val="lt-LT"/>
        </w:rPr>
        <w:tab/>
        <w:t xml:space="preserve">A. Karp, H. Haury, and M. Davis, “From ABAC to ZBAC: The evolution of access control models,” </w:t>
      </w:r>
      <w:r w:rsidRPr="005B2BB8">
        <w:rPr>
          <w:rFonts w:cs="Times New Roman"/>
          <w:i/>
          <w:iCs/>
          <w:noProof/>
          <w:szCs w:val="24"/>
          <w:lang w:val="lt-LT"/>
        </w:rPr>
        <w:t>5th Eur. Conf. Inf. Manag. Eval. ECIME 2011</w:t>
      </w:r>
      <w:r w:rsidRPr="005B2BB8">
        <w:rPr>
          <w:rFonts w:cs="Times New Roman"/>
          <w:noProof/>
          <w:szCs w:val="24"/>
          <w:lang w:val="lt-LT"/>
        </w:rPr>
        <w:t>, vol. 9, no. 2, pp. 202–211, 2011.</w:t>
      </w:r>
    </w:p>
    <w:p w14:paraId="1922BAD1"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8]</w:t>
      </w:r>
      <w:r w:rsidRPr="005B2BB8">
        <w:rPr>
          <w:rFonts w:cs="Times New Roman"/>
          <w:noProof/>
          <w:szCs w:val="24"/>
          <w:lang w:val="lt-LT"/>
        </w:rPr>
        <w:tab/>
        <w:t xml:space="preserve">L. Dongdong, X. Shiliang, Z. Yan, T. Fuxiao, N. Lei, and Z. Jia, “Role-based access control in educational administration system,” </w:t>
      </w:r>
      <w:r w:rsidRPr="005B2BB8">
        <w:rPr>
          <w:rFonts w:cs="Times New Roman"/>
          <w:i/>
          <w:iCs/>
          <w:noProof/>
          <w:szCs w:val="24"/>
          <w:lang w:val="lt-LT"/>
        </w:rPr>
        <w:t>MATEC Web Conf.</w:t>
      </w:r>
      <w:r w:rsidRPr="005B2BB8">
        <w:rPr>
          <w:rFonts w:cs="Times New Roman"/>
          <w:noProof/>
          <w:szCs w:val="24"/>
          <w:lang w:val="lt-LT"/>
        </w:rPr>
        <w:t>, vol. 139, pp. 1–8, 2017, doi: 10.1051/matecconf/201713900120.</w:t>
      </w:r>
    </w:p>
    <w:p w14:paraId="64659BF8"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9]</w:t>
      </w:r>
      <w:r w:rsidRPr="005B2BB8">
        <w:rPr>
          <w:rFonts w:cs="Times New Roman"/>
          <w:noProof/>
          <w:szCs w:val="24"/>
          <w:lang w:val="lt-LT"/>
        </w:rPr>
        <w:tab/>
        <w:t xml:space="preserve">J. Li, Y. Tang, C. Mao, H. Lai, and J. Zhu, “Role based access control for social network sites,” </w:t>
      </w:r>
      <w:r w:rsidRPr="005B2BB8">
        <w:rPr>
          <w:rFonts w:cs="Times New Roman"/>
          <w:i/>
          <w:iCs/>
          <w:noProof/>
          <w:szCs w:val="24"/>
          <w:lang w:val="lt-LT"/>
        </w:rPr>
        <w:t>2009 Jt. Conf. Pervasive Comput. JCPC 2009</w:t>
      </w:r>
      <w:r w:rsidRPr="005B2BB8">
        <w:rPr>
          <w:rFonts w:cs="Times New Roman"/>
          <w:noProof/>
          <w:szCs w:val="24"/>
          <w:lang w:val="lt-LT"/>
        </w:rPr>
        <w:t>, pp. 389–393, 2009, doi: 10.1109/JCPC.2009.5420153.</w:t>
      </w:r>
    </w:p>
    <w:p w14:paraId="291D7434" w14:textId="77777777" w:rsidR="00D1641E" w:rsidRPr="005B2BB8" w:rsidRDefault="00D1641E" w:rsidP="00D1641E">
      <w:pPr>
        <w:widowControl w:val="0"/>
        <w:autoSpaceDE w:val="0"/>
        <w:autoSpaceDN w:val="0"/>
        <w:adjustRightInd w:val="0"/>
        <w:spacing w:line="240" w:lineRule="auto"/>
        <w:ind w:left="640" w:hanging="640"/>
        <w:rPr>
          <w:rFonts w:cs="Times New Roman"/>
          <w:noProof/>
          <w:lang w:val="lt-LT"/>
        </w:rPr>
      </w:pPr>
      <w:r w:rsidRPr="005B2BB8">
        <w:rPr>
          <w:rFonts w:cs="Times New Roman"/>
          <w:noProof/>
          <w:szCs w:val="24"/>
          <w:lang w:val="lt-LT"/>
        </w:rPr>
        <w:t>[10]</w:t>
      </w:r>
      <w:r w:rsidRPr="005B2BB8">
        <w:rPr>
          <w:rFonts w:cs="Times New Roman"/>
          <w:noProof/>
          <w:szCs w:val="24"/>
          <w:lang w:val="lt-LT"/>
        </w:rPr>
        <w:tab/>
        <w:t xml:space="preserve">W. T. Tsai and Q. Shao, “Role-based access-control using reference ontology in clouds,” </w:t>
      </w:r>
      <w:r w:rsidRPr="005B2BB8">
        <w:rPr>
          <w:rFonts w:cs="Times New Roman"/>
          <w:i/>
          <w:iCs/>
          <w:noProof/>
          <w:szCs w:val="24"/>
          <w:lang w:val="lt-LT"/>
        </w:rPr>
        <w:t>Proc. - 2011 10th Int. Symp. Auton. Decentralized Syst. ISADS 2011</w:t>
      </w:r>
      <w:r w:rsidRPr="005B2BB8">
        <w:rPr>
          <w:rFonts w:cs="Times New Roman"/>
          <w:noProof/>
          <w:szCs w:val="24"/>
          <w:lang w:val="lt-LT"/>
        </w:rPr>
        <w:t>, vol. 2, pp. 121–128, 2011, doi: 10.1109/ISADS.2011.21.</w:t>
      </w:r>
    </w:p>
    <w:p w14:paraId="41FB0F86" w14:textId="7F8E19C0" w:rsidR="00BF7339" w:rsidRPr="005B2BB8" w:rsidRDefault="00653DA4" w:rsidP="00BF7339">
      <w:pPr>
        <w:rPr>
          <w:rFonts w:cs="Times New Roman"/>
          <w:szCs w:val="24"/>
          <w:lang w:val="lt-LT"/>
        </w:rPr>
      </w:pPr>
      <w:r w:rsidRPr="005B2BB8">
        <w:rPr>
          <w:rFonts w:cs="Times New Roman"/>
          <w:szCs w:val="24"/>
          <w:lang w:val="lt-LT"/>
        </w:rPr>
        <w:fldChar w:fldCharType="end"/>
      </w:r>
    </w:p>
    <w:sectPr w:rsidR="00BF7339" w:rsidRPr="005B2B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3FAA1A7C"/>
    <w:multiLevelType w:val="hybridMultilevel"/>
    <w:tmpl w:val="5F5E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23D9E"/>
    <w:rsid w:val="000377B0"/>
    <w:rsid w:val="00042671"/>
    <w:rsid w:val="00047D91"/>
    <w:rsid w:val="00055D42"/>
    <w:rsid w:val="000623A6"/>
    <w:rsid w:val="00076F50"/>
    <w:rsid w:val="00080A6A"/>
    <w:rsid w:val="00091269"/>
    <w:rsid w:val="000962EA"/>
    <w:rsid w:val="000B332D"/>
    <w:rsid w:val="000B7C4A"/>
    <w:rsid w:val="000D0C45"/>
    <w:rsid w:val="000D2A1F"/>
    <w:rsid w:val="000E0247"/>
    <w:rsid w:val="000E55A1"/>
    <w:rsid w:val="000F3A22"/>
    <w:rsid w:val="001027DA"/>
    <w:rsid w:val="00103A97"/>
    <w:rsid w:val="001070B1"/>
    <w:rsid w:val="00114F74"/>
    <w:rsid w:val="00157EB5"/>
    <w:rsid w:val="001A2B46"/>
    <w:rsid w:val="001D43AE"/>
    <w:rsid w:val="002033E5"/>
    <w:rsid w:val="00226A8B"/>
    <w:rsid w:val="002342A9"/>
    <w:rsid w:val="0026637F"/>
    <w:rsid w:val="002B449E"/>
    <w:rsid w:val="002B71A7"/>
    <w:rsid w:val="002C1147"/>
    <w:rsid w:val="002D2B57"/>
    <w:rsid w:val="002D58C9"/>
    <w:rsid w:val="002F1280"/>
    <w:rsid w:val="0032264B"/>
    <w:rsid w:val="00336107"/>
    <w:rsid w:val="00370CAC"/>
    <w:rsid w:val="00385FE6"/>
    <w:rsid w:val="003874EF"/>
    <w:rsid w:val="003A77CC"/>
    <w:rsid w:val="003C771F"/>
    <w:rsid w:val="003C7E14"/>
    <w:rsid w:val="003D7B24"/>
    <w:rsid w:val="003E1B60"/>
    <w:rsid w:val="003E39A9"/>
    <w:rsid w:val="003F6F30"/>
    <w:rsid w:val="00413248"/>
    <w:rsid w:val="00435467"/>
    <w:rsid w:val="0047759F"/>
    <w:rsid w:val="00483594"/>
    <w:rsid w:val="0048697A"/>
    <w:rsid w:val="004925A8"/>
    <w:rsid w:val="004A1678"/>
    <w:rsid w:val="004A2723"/>
    <w:rsid w:val="004D7549"/>
    <w:rsid w:val="004E13D3"/>
    <w:rsid w:val="005034EA"/>
    <w:rsid w:val="00517E4A"/>
    <w:rsid w:val="0055682A"/>
    <w:rsid w:val="005601F2"/>
    <w:rsid w:val="005860A8"/>
    <w:rsid w:val="005B2BB8"/>
    <w:rsid w:val="005B3C72"/>
    <w:rsid w:val="005C03E7"/>
    <w:rsid w:val="005F2687"/>
    <w:rsid w:val="00603AA1"/>
    <w:rsid w:val="00611990"/>
    <w:rsid w:val="00617B3D"/>
    <w:rsid w:val="00623468"/>
    <w:rsid w:val="00635A44"/>
    <w:rsid w:val="00653DA4"/>
    <w:rsid w:val="00654B4C"/>
    <w:rsid w:val="006763CD"/>
    <w:rsid w:val="006804B3"/>
    <w:rsid w:val="0069250A"/>
    <w:rsid w:val="006964EB"/>
    <w:rsid w:val="006A4E6E"/>
    <w:rsid w:val="006E34D2"/>
    <w:rsid w:val="006F7E30"/>
    <w:rsid w:val="00710351"/>
    <w:rsid w:val="00721C8A"/>
    <w:rsid w:val="007475AE"/>
    <w:rsid w:val="00752D64"/>
    <w:rsid w:val="007567BF"/>
    <w:rsid w:val="007674FB"/>
    <w:rsid w:val="00775A8F"/>
    <w:rsid w:val="0078549C"/>
    <w:rsid w:val="007E2E04"/>
    <w:rsid w:val="008013AE"/>
    <w:rsid w:val="008313E9"/>
    <w:rsid w:val="00837E76"/>
    <w:rsid w:val="00862247"/>
    <w:rsid w:val="00867C96"/>
    <w:rsid w:val="00894282"/>
    <w:rsid w:val="008966E6"/>
    <w:rsid w:val="008B1A62"/>
    <w:rsid w:val="008C4611"/>
    <w:rsid w:val="008C5FB2"/>
    <w:rsid w:val="00927026"/>
    <w:rsid w:val="00942775"/>
    <w:rsid w:val="00965535"/>
    <w:rsid w:val="00967B3B"/>
    <w:rsid w:val="00981DE2"/>
    <w:rsid w:val="009F0AE9"/>
    <w:rsid w:val="00A142C2"/>
    <w:rsid w:val="00A146F6"/>
    <w:rsid w:val="00A20296"/>
    <w:rsid w:val="00A40F5D"/>
    <w:rsid w:val="00A76330"/>
    <w:rsid w:val="00A909FF"/>
    <w:rsid w:val="00A9248F"/>
    <w:rsid w:val="00AA5550"/>
    <w:rsid w:val="00AB5668"/>
    <w:rsid w:val="00AB6172"/>
    <w:rsid w:val="00AC53FD"/>
    <w:rsid w:val="00AC7DAC"/>
    <w:rsid w:val="00AD5BCC"/>
    <w:rsid w:val="00AE1E11"/>
    <w:rsid w:val="00AF609D"/>
    <w:rsid w:val="00B145A6"/>
    <w:rsid w:val="00B15CEA"/>
    <w:rsid w:val="00B179C1"/>
    <w:rsid w:val="00B30CE1"/>
    <w:rsid w:val="00B351C7"/>
    <w:rsid w:val="00B36413"/>
    <w:rsid w:val="00B46553"/>
    <w:rsid w:val="00B72A75"/>
    <w:rsid w:val="00B83F2F"/>
    <w:rsid w:val="00B932D8"/>
    <w:rsid w:val="00B933C9"/>
    <w:rsid w:val="00BB30DA"/>
    <w:rsid w:val="00BC7EA0"/>
    <w:rsid w:val="00BC7F28"/>
    <w:rsid w:val="00BD6BCB"/>
    <w:rsid w:val="00BD6E35"/>
    <w:rsid w:val="00BF7339"/>
    <w:rsid w:val="00C12C37"/>
    <w:rsid w:val="00C1301C"/>
    <w:rsid w:val="00C26376"/>
    <w:rsid w:val="00C5071E"/>
    <w:rsid w:val="00C64D77"/>
    <w:rsid w:val="00C75F7A"/>
    <w:rsid w:val="00C80069"/>
    <w:rsid w:val="00C85DF2"/>
    <w:rsid w:val="00C8678A"/>
    <w:rsid w:val="00CB48EE"/>
    <w:rsid w:val="00CC07BF"/>
    <w:rsid w:val="00CC76C2"/>
    <w:rsid w:val="00CE5F75"/>
    <w:rsid w:val="00D0044A"/>
    <w:rsid w:val="00D06191"/>
    <w:rsid w:val="00D10D52"/>
    <w:rsid w:val="00D1641E"/>
    <w:rsid w:val="00D37B46"/>
    <w:rsid w:val="00D451EE"/>
    <w:rsid w:val="00D4787A"/>
    <w:rsid w:val="00D50E04"/>
    <w:rsid w:val="00D75E1B"/>
    <w:rsid w:val="00DC03F1"/>
    <w:rsid w:val="00DC586C"/>
    <w:rsid w:val="00DF488E"/>
    <w:rsid w:val="00DF610A"/>
    <w:rsid w:val="00E11A2B"/>
    <w:rsid w:val="00E25B92"/>
    <w:rsid w:val="00E31B5A"/>
    <w:rsid w:val="00E414CE"/>
    <w:rsid w:val="00E4349A"/>
    <w:rsid w:val="00E47556"/>
    <w:rsid w:val="00E80DD0"/>
    <w:rsid w:val="00E85456"/>
    <w:rsid w:val="00EA5308"/>
    <w:rsid w:val="00EA5B6E"/>
    <w:rsid w:val="00EB4299"/>
    <w:rsid w:val="00EB68E0"/>
    <w:rsid w:val="00EE74BB"/>
    <w:rsid w:val="00EE7F11"/>
    <w:rsid w:val="00EF277D"/>
    <w:rsid w:val="00EF5A03"/>
    <w:rsid w:val="00F12537"/>
    <w:rsid w:val="00F12817"/>
    <w:rsid w:val="00F3558A"/>
    <w:rsid w:val="00F45CBF"/>
    <w:rsid w:val="00F52533"/>
    <w:rsid w:val="00F76782"/>
    <w:rsid w:val="00F76EBD"/>
    <w:rsid w:val="00F8052F"/>
    <w:rsid w:val="00F8231C"/>
    <w:rsid w:val="00F90D81"/>
    <w:rsid w:val="00FA411F"/>
    <w:rsid w:val="00FC16CA"/>
    <w:rsid w:val="00FD524A"/>
    <w:rsid w:val="00FD54F3"/>
    <w:rsid w:val="00FE6055"/>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chartTrackingRefBased/>
  <w15:docId w15:val="{3467DD72-0416-423F-AFD4-1F79D323C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BF73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A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33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EF5A0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 w:type="paragraph" w:styleId="NoSpacing">
    <w:name w:val="No Spacing"/>
    <w:uiPriority w:val="1"/>
    <w:qFormat/>
    <w:rsid w:val="00837E7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17</Pages>
  <Words>7313</Words>
  <Characters>4168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Eligijus</cp:lastModifiedBy>
  <cp:revision>45</cp:revision>
  <dcterms:created xsi:type="dcterms:W3CDTF">2022-01-14T13:38:00Z</dcterms:created>
  <dcterms:modified xsi:type="dcterms:W3CDTF">2022-03-0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